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0676C0" w14:textId="77777777" w:rsidR="00E70C05" w:rsidRDefault="00E70C05" w:rsidP="00FB173B">
      <w:pPr>
        <w:jc w:val="center"/>
        <w:rPr>
          <w:rFonts w:ascii="Times New Roman" w:hAnsi="Times New Roman" w:cs="Times New Roman"/>
        </w:rPr>
      </w:pPr>
    </w:p>
    <w:p w14:paraId="3F2FC307" w14:textId="77777777" w:rsidR="007C426A" w:rsidRPr="00F77A22" w:rsidRDefault="007C426A" w:rsidP="00FB173B">
      <w:pPr>
        <w:jc w:val="center"/>
        <w:rPr>
          <w:rFonts w:ascii="Times New Roman" w:hAnsi="Times New Roman" w:cs="Times New Roman"/>
        </w:rPr>
      </w:pPr>
    </w:p>
    <w:p w14:paraId="107D48A1" w14:textId="77777777" w:rsidR="00335A83" w:rsidRDefault="00335A83" w:rsidP="00FB173B">
      <w:pPr>
        <w:jc w:val="center"/>
        <w:rPr>
          <w:rFonts w:ascii="Times New Roman" w:hAnsi="Times New Roman" w:cs="Times New Roman"/>
          <w:sz w:val="24"/>
        </w:rPr>
      </w:pPr>
    </w:p>
    <w:p w14:paraId="31580149" w14:textId="77777777" w:rsidR="00335A83" w:rsidRDefault="00335A83" w:rsidP="00FB173B">
      <w:pPr>
        <w:jc w:val="center"/>
        <w:rPr>
          <w:rFonts w:ascii="Times New Roman" w:hAnsi="Times New Roman" w:cs="Times New Roman"/>
          <w:sz w:val="24"/>
        </w:rPr>
      </w:pPr>
    </w:p>
    <w:p w14:paraId="0EC2DF21" w14:textId="77777777" w:rsidR="00FB173B" w:rsidRPr="00F77A22" w:rsidRDefault="00401115" w:rsidP="00FB173B">
      <w:pPr>
        <w:jc w:val="center"/>
        <w:rPr>
          <w:rFonts w:ascii="Times New Roman" w:hAnsi="Times New Roman" w:cs="Times New Roman"/>
          <w:sz w:val="24"/>
        </w:rPr>
      </w:pPr>
      <w:r w:rsidRPr="00F77A22">
        <w:rPr>
          <w:rFonts w:ascii="Times New Roman" w:hAnsi="Times New Roman" w:cs="Times New Roman"/>
          <w:sz w:val="24"/>
        </w:rPr>
        <w:t xml:space="preserve">Funciones </w:t>
      </w:r>
      <w:r w:rsidR="00FB173B" w:rsidRPr="00F77A22">
        <w:rPr>
          <w:rFonts w:ascii="Times New Roman" w:hAnsi="Times New Roman" w:cs="Times New Roman"/>
          <w:sz w:val="24"/>
        </w:rPr>
        <w:t>E</w:t>
      </w:r>
      <w:r w:rsidRPr="00F77A22">
        <w:rPr>
          <w:rFonts w:ascii="Times New Roman" w:hAnsi="Times New Roman" w:cs="Times New Roman"/>
          <w:sz w:val="24"/>
        </w:rPr>
        <w:t xml:space="preserve">jecutivas </w:t>
      </w:r>
      <w:r w:rsidR="007C110D" w:rsidRPr="00F77A22">
        <w:rPr>
          <w:rFonts w:ascii="Times New Roman" w:hAnsi="Times New Roman" w:cs="Times New Roman"/>
          <w:sz w:val="24"/>
        </w:rPr>
        <w:t xml:space="preserve">en </w:t>
      </w:r>
      <w:r w:rsidR="00FB173B" w:rsidRPr="00F77A22">
        <w:rPr>
          <w:rFonts w:ascii="Times New Roman" w:hAnsi="Times New Roman" w:cs="Times New Roman"/>
          <w:sz w:val="24"/>
        </w:rPr>
        <w:t>J</w:t>
      </w:r>
      <w:r w:rsidR="007C110D" w:rsidRPr="00F77A22">
        <w:rPr>
          <w:rFonts w:ascii="Times New Roman" w:hAnsi="Times New Roman" w:cs="Times New Roman"/>
          <w:sz w:val="24"/>
        </w:rPr>
        <w:t>óvenes</w:t>
      </w:r>
      <w:r w:rsidR="005E75AE" w:rsidRPr="00F77A22">
        <w:rPr>
          <w:rFonts w:ascii="Times New Roman" w:hAnsi="Times New Roman" w:cs="Times New Roman"/>
          <w:sz w:val="24"/>
        </w:rPr>
        <w:t xml:space="preserve"> </w:t>
      </w:r>
      <w:r w:rsidR="007C110D" w:rsidRPr="00F77A22">
        <w:rPr>
          <w:rFonts w:ascii="Times New Roman" w:hAnsi="Times New Roman" w:cs="Times New Roman"/>
          <w:sz w:val="24"/>
        </w:rPr>
        <w:t xml:space="preserve"> </w:t>
      </w:r>
      <w:r w:rsidR="00F509FD" w:rsidRPr="00F77A22">
        <w:rPr>
          <w:rFonts w:ascii="Times New Roman" w:hAnsi="Times New Roman" w:cs="Times New Roman"/>
          <w:sz w:val="24"/>
        </w:rPr>
        <w:t xml:space="preserve">y </w:t>
      </w:r>
      <w:r w:rsidR="00FB173B" w:rsidRPr="00F77A22">
        <w:rPr>
          <w:rFonts w:ascii="Times New Roman" w:hAnsi="Times New Roman" w:cs="Times New Roman"/>
          <w:sz w:val="24"/>
        </w:rPr>
        <w:t>U</w:t>
      </w:r>
      <w:r w:rsidR="00F509FD" w:rsidRPr="00F77A22">
        <w:rPr>
          <w:rFonts w:ascii="Times New Roman" w:hAnsi="Times New Roman" w:cs="Times New Roman"/>
          <w:sz w:val="24"/>
        </w:rPr>
        <w:t>niversitarios</w:t>
      </w:r>
      <w:r w:rsidR="001503DE" w:rsidRPr="00F77A22">
        <w:rPr>
          <w:rFonts w:ascii="Times New Roman" w:hAnsi="Times New Roman" w:cs="Times New Roman"/>
          <w:sz w:val="24"/>
        </w:rPr>
        <w:t xml:space="preserve">, </w:t>
      </w:r>
    </w:p>
    <w:p w14:paraId="566AC8AF" w14:textId="379552F8" w:rsidR="004E06EC" w:rsidRPr="00F77A22" w:rsidRDefault="005E75AE" w:rsidP="00FB173B">
      <w:pPr>
        <w:jc w:val="center"/>
        <w:rPr>
          <w:rFonts w:ascii="Times New Roman" w:hAnsi="Times New Roman" w:cs="Times New Roman"/>
          <w:sz w:val="24"/>
        </w:rPr>
      </w:pPr>
      <w:r w:rsidRPr="00F77A22">
        <w:rPr>
          <w:rFonts w:ascii="Times New Roman" w:hAnsi="Times New Roman" w:cs="Times New Roman"/>
          <w:sz w:val="24"/>
        </w:rPr>
        <w:t xml:space="preserve">con </w:t>
      </w:r>
      <w:r w:rsidR="00FB173B" w:rsidRPr="00F77A22">
        <w:rPr>
          <w:rFonts w:ascii="Times New Roman" w:hAnsi="Times New Roman" w:cs="Times New Roman"/>
          <w:sz w:val="24"/>
        </w:rPr>
        <w:t>T</w:t>
      </w:r>
      <w:r w:rsidRPr="00F77A22">
        <w:rPr>
          <w:rFonts w:ascii="Times New Roman" w:hAnsi="Times New Roman" w:cs="Times New Roman"/>
          <w:sz w:val="24"/>
        </w:rPr>
        <w:t xml:space="preserve">rastorno por </w:t>
      </w:r>
      <w:r w:rsidR="00FB173B" w:rsidRPr="00F77A22">
        <w:rPr>
          <w:rFonts w:ascii="Times New Roman" w:hAnsi="Times New Roman" w:cs="Times New Roman"/>
          <w:sz w:val="24"/>
        </w:rPr>
        <w:t>D</w:t>
      </w:r>
      <w:r w:rsidRPr="00F77A22">
        <w:rPr>
          <w:rFonts w:ascii="Times New Roman" w:hAnsi="Times New Roman" w:cs="Times New Roman"/>
          <w:sz w:val="24"/>
        </w:rPr>
        <w:t xml:space="preserve">éficit de </w:t>
      </w:r>
      <w:r w:rsidR="00FB173B" w:rsidRPr="00F77A22">
        <w:rPr>
          <w:rFonts w:ascii="Times New Roman" w:hAnsi="Times New Roman" w:cs="Times New Roman"/>
          <w:sz w:val="24"/>
        </w:rPr>
        <w:t>A</w:t>
      </w:r>
      <w:r w:rsidRPr="00F77A22">
        <w:rPr>
          <w:rFonts w:ascii="Times New Roman" w:hAnsi="Times New Roman" w:cs="Times New Roman"/>
          <w:sz w:val="24"/>
        </w:rPr>
        <w:t>tención</w:t>
      </w:r>
    </w:p>
    <w:p w14:paraId="59A1B9FD" w14:textId="77777777" w:rsidR="00580682" w:rsidRPr="00F77A22" w:rsidRDefault="00580682" w:rsidP="007C110D">
      <w:pPr>
        <w:jc w:val="center"/>
        <w:rPr>
          <w:rFonts w:ascii="Times New Roman" w:hAnsi="Times New Roman" w:cs="Times New Roman"/>
          <w:b/>
        </w:rPr>
      </w:pPr>
    </w:p>
    <w:p w14:paraId="59DAE712" w14:textId="77777777" w:rsidR="009E00B9" w:rsidRPr="00F77A22" w:rsidRDefault="009E00B9" w:rsidP="006516DA">
      <w:pPr>
        <w:rPr>
          <w:rFonts w:ascii="Times New Roman" w:hAnsi="Times New Roman" w:cs="Times New Roman"/>
        </w:rPr>
      </w:pPr>
    </w:p>
    <w:p w14:paraId="3DDF8085" w14:textId="77777777" w:rsidR="009E00B9" w:rsidRPr="00F77A22" w:rsidRDefault="009E00B9" w:rsidP="006516DA">
      <w:pPr>
        <w:rPr>
          <w:rFonts w:ascii="Times New Roman" w:hAnsi="Times New Roman" w:cs="Times New Roman"/>
        </w:rPr>
      </w:pPr>
    </w:p>
    <w:p w14:paraId="42524622" w14:textId="77777777" w:rsidR="009E00B9" w:rsidRPr="00F77A22" w:rsidRDefault="009E00B9" w:rsidP="006516DA">
      <w:pPr>
        <w:rPr>
          <w:rFonts w:ascii="Times New Roman" w:hAnsi="Times New Roman" w:cs="Times New Roman"/>
        </w:rPr>
      </w:pPr>
    </w:p>
    <w:p w14:paraId="7CF5FBCB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03C98DD7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66532494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1EAF39CE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434946DD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6D305A82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730D1F57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59783F05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75168ABD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7CD57263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2392383A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4AF8B518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6A1F21E4" w14:textId="77777777" w:rsidR="00FB173B" w:rsidRDefault="00FB173B" w:rsidP="006516DA">
      <w:pPr>
        <w:rPr>
          <w:rFonts w:ascii="Times New Roman" w:hAnsi="Times New Roman" w:cs="Times New Roman"/>
        </w:rPr>
      </w:pPr>
    </w:p>
    <w:p w14:paraId="7156F20B" w14:textId="77777777" w:rsidR="00F77A22" w:rsidRDefault="00F77A22" w:rsidP="006516DA">
      <w:pPr>
        <w:rPr>
          <w:rFonts w:ascii="Times New Roman" w:hAnsi="Times New Roman" w:cs="Times New Roman"/>
        </w:rPr>
      </w:pPr>
    </w:p>
    <w:p w14:paraId="252F156C" w14:textId="77777777" w:rsidR="00F77A22" w:rsidRDefault="00F77A22" w:rsidP="006516DA">
      <w:pPr>
        <w:rPr>
          <w:rFonts w:ascii="Times New Roman" w:hAnsi="Times New Roman" w:cs="Times New Roman"/>
        </w:rPr>
      </w:pPr>
    </w:p>
    <w:p w14:paraId="05623F9D" w14:textId="77777777" w:rsidR="00F77A22" w:rsidRPr="00F77A22" w:rsidRDefault="00F77A22" w:rsidP="006516DA">
      <w:pPr>
        <w:rPr>
          <w:rFonts w:ascii="Times New Roman" w:hAnsi="Times New Roman" w:cs="Times New Roman"/>
        </w:rPr>
      </w:pPr>
    </w:p>
    <w:p w14:paraId="6BB4EDD1" w14:textId="77777777" w:rsidR="00FB173B" w:rsidRPr="00F77A22" w:rsidRDefault="00FB173B" w:rsidP="00FB173B">
      <w:pPr>
        <w:jc w:val="center"/>
        <w:rPr>
          <w:rFonts w:ascii="Times New Roman" w:hAnsi="Times New Roman" w:cs="Times New Roman"/>
        </w:rPr>
      </w:pPr>
      <w:r w:rsidRPr="00F77A22">
        <w:rPr>
          <w:rFonts w:ascii="Times New Roman" w:hAnsi="Times New Roman" w:cs="Times New Roman"/>
        </w:rPr>
        <w:lastRenderedPageBreak/>
        <w:t xml:space="preserve">Funciones Ejecutivas en Jóvenes  y Universitarios, </w:t>
      </w:r>
    </w:p>
    <w:p w14:paraId="17146D14" w14:textId="77777777" w:rsidR="00FB173B" w:rsidRPr="00F77A22" w:rsidRDefault="00FB173B" w:rsidP="00FB173B">
      <w:pPr>
        <w:jc w:val="center"/>
        <w:rPr>
          <w:rFonts w:ascii="Times New Roman" w:hAnsi="Times New Roman" w:cs="Times New Roman"/>
        </w:rPr>
      </w:pPr>
      <w:r w:rsidRPr="00F77A22">
        <w:rPr>
          <w:rFonts w:ascii="Times New Roman" w:hAnsi="Times New Roman" w:cs="Times New Roman"/>
        </w:rPr>
        <w:t>con Trastorno por Déficit de Atención</w:t>
      </w:r>
    </w:p>
    <w:p w14:paraId="6563EEFA" w14:textId="77777777" w:rsidR="00FB173B" w:rsidRPr="00F77A22" w:rsidRDefault="00FB173B" w:rsidP="006516DA">
      <w:pPr>
        <w:rPr>
          <w:rFonts w:ascii="Times New Roman" w:hAnsi="Times New Roman" w:cs="Times New Roman"/>
        </w:rPr>
      </w:pPr>
    </w:p>
    <w:p w14:paraId="40831577" w14:textId="5D7AA968" w:rsidR="00FB173B" w:rsidRPr="00F77A22" w:rsidRDefault="00FB173B" w:rsidP="00FB173B">
      <w:pPr>
        <w:jc w:val="center"/>
        <w:rPr>
          <w:rFonts w:ascii="Times New Roman" w:hAnsi="Times New Roman" w:cs="Times New Roman"/>
          <w:lang w:val="en-US"/>
        </w:rPr>
      </w:pPr>
      <w:r w:rsidRPr="00F77A22">
        <w:rPr>
          <w:rFonts w:ascii="Times New Roman" w:hAnsi="Times New Roman" w:cs="Times New Roman"/>
          <w:lang w:val="en-US"/>
        </w:rPr>
        <w:t xml:space="preserve">Executive Functions in Youth and University Students, </w:t>
      </w:r>
    </w:p>
    <w:p w14:paraId="45D3DC3D" w14:textId="33B08108" w:rsidR="00FB173B" w:rsidRPr="00F77A22" w:rsidRDefault="00FB173B" w:rsidP="00FB173B">
      <w:pPr>
        <w:jc w:val="center"/>
        <w:rPr>
          <w:rFonts w:ascii="Times New Roman" w:hAnsi="Times New Roman" w:cs="Times New Roman"/>
        </w:rPr>
      </w:pPr>
      <w:proofErr w:type="spellStart"/>
      <w:r w:rsidRPr="00F77A22">
        <w:rPr>
          <w:rFonts w:ascii="Times New Roman" w:hAnsi="Times New Roman" w:cs="Times New Roman"/>
        </w:rPr>
        <w:t>with</w:t>
      </w:r>
      <w:proofErr w:type="spellEnd"/>
      <w:r w:rsidRPr="00F77A22">
        <w:rPr>
          <w:rFonts w:ascii="Times New Roman" w:hAnsi="Times New Roman" w:cs="Times New Roman"/>
        </w:rPr>
        <w:t xml:space="preserve"> </w:t>
      </w:r>
      <w:proofErr w:type="spellStart"/>
      <w:r w:rsidRPr="00F77A22">
        <w:rPr>
          <w:rFonts w:ascii="Times New Roman" w:hAnsi="Times New Roman" w:cs="Times New Roman"/>
        </w:rPr>
        <w:t>Attention</w:t>
      </w:r>
      <w:proofErr w:type="spellEnd"/>
      <w:r w:rsidRPr="00F77A22">
        <w:rPr>
          <w:rFonts w:ascii="Times New Roman" w:hAnsi="Times New Roman" w:cs="Times New Roman"/>
        </w:rPr>
        <w:t xml:space="preserve"> </w:t>
      </w:r>
      <w:proofErr w:type="spellStart"/>
      <w:r w:rsidRPr="00F77A22">
        <w:rPr>
          <w:rFonts w:ascii="Times New Roman" w:hAnsi="Times New Roman" w:cs="Times New Roman"/>
        </w:rPr>
        <w:t>Deficit</w:t>
      </w:r>
      <w:proofErr w:type="spellEnd"/>
      <w:r w:rsidRPr="00F77A22">
        <w:rPr>
          <w:rFonts w:ascii="Times New Roman" w:hAnsi="Times New Roman" w:cs="Times New Roman"/>
        </w:rPr>
        <w:t xml:space="preserve"> </w:t>
      </w:r>
      <w:proofErr w:type="spellStart"/>
      <w:r w:rsidRPr="00F77A22">
        <w:rPr>
          <w:rFonts w:ascii="Times New Roman" w:hAnsi="Times New Roman" w:cs="Times New Roman"/>
        </w:rPr>
        <w:t>Disorder</w:t>
      </w:r>
      <w:proofErr w:type="spellEnd"/>
    </w:p>
    <w:p w14:paraId="69595BB1" w14:textId="77777777" w:rsidR="009E00B9" w:rsidRPr="00F77A22" w:rsidRDefault="009E00B9" w:rsidP="006516DA">
      <w:pPr>
        <w:rPr>
          <w:rFonts w:ascii="Times New Roman" w:hAnsi="Times New Roman" w:cs="Times New Roman"/>
        </w:rPr>
      </w:pPr>
    </w:p>
    <w:p w14:paraId="4674E71D" w14:textId="77777777" w:rsidR="009E00B9" w:rsidRPr="00F77A22" w:rsidRDefault="009E00B9" w:rsidP="009E00B9">
      <w:pPr>
        <w:spacing w:line="360" w:lineRule="auto"/>
        <w:jc w:val="both"/>
        <w:rPr>
          <w:rFonts w:ascii="Times New Roman" w:hAnsi="Times New Roman" w:cs="Times New Roman"/>
        </w:rPr>
      </w:pPr>
      <w:r w:rsidRPr="00F77A22">
        <w:rPr>
          <w:rFonts w:ascii="Times New Roman" w:hAnsi="Times New Roman" w:cs="Times New Roman"/>
        </w:rPr>
        <w:t xml:space="preserve">Resumen </w:t>
      </w:r>
    </w:p>
    <w:p w14:paraId="0DD32146" w14:textId="575B473B" w:rsidR="009E00B9" w:rsidRPr="00F77A22" w:rsidRDefault="009E00B9" w:rsidP="00FB173B">
      <w:pPr>
        <w:spacing w:line="240" w:lineRule="auto"/>
        <w:jc w:val="both"/>
        <w:rPr>
          <w:rFonts w:ascii="Times New Roman" w:hAnsi="Times New Roman" w:cs="Times New Roman"/>
        </w:rPr>
      </w:pPr>
      <w:r w:rsidRPr="00F77A22">
        <w:rPr>
          <w:rFonts w:ascii="Times New Roman" w:hAnsi="Times New Roman" w:cs="Times New Roman"/>
        </w:rPr>
        <w:t xml:space="preserve">    El trastorno por déficit de Atención en jóvenes y adultos (TDA-A) es una condición clínica sub-identificada, y por ende </w:t>
      </w:r>
      <w:proofErr w:type="spellStart"/>
      <w:r w:rsidRPr="00F77A22">
        <w:rPr>
          <w:rFonts w:ascii="Times New Roman" w:hAnsi="Times New Roman" w:cs="Times New Roman"/>
        </w:rPr>
        <w:t>subtratada</w:t>
      </w:r>
      <w:proofErr w:type="spellEnd"/>
      <w:r w:rsidRPr="00F77A22">
        <w:rPr>
          <w:rFonts w:ascii="Times New Roman" w:hAnsi="Times New Roman" w:cs="Times New Roman"/>
        </w:rPr>
        <w:t xml:space="preserve">; una de sus principales consecuencias es la disfunción ejecutiva. Los jóvenes con TDA-A  se encuentran  iniciando la vida ocupacional (laboral y/o educativa) que les permitirá ser económicamente independientes y socialmente productivos, por lo que el impacto de esta condición en su desempeño diario es altamente relevante. En este artículo se presenta una revisión </w:t>
      </w:r>
      <w:r w:rsidR="00FD3FF1">
        <w:rPr>
          <w:rFonts w:ascii="Times New Roman" w:hAnsi="Times New Roman" w:cs="Times New Roman"/>
        </w:rPr>
        <w:t xml:space="preserve">narrativa </w:t>
      </w:r>
      <w:r w:rsidRPr="00F77A22">
        <w:rPr>
          <w:rFonts w:ascii="Times New Roman" w:hAnsi="Times New Roman" w:cs="Times New Roman"/>
        </w:rPr>
        <w:t xml:space="preserve">de los estudios sobre funciones ejecutivas en el TDA-A, destacando los hallazgos en el aprendizaje y rendimiento académico, </w:t>
      </w:r>
      <w:r w:rsidR="00EC4EE6">
        <w:rPr>
          <w:rFonts w:ascii="Times New Roman" w:hAnsi="Times New Roman" w:cs="Times New Roman"/>
        </w:rPr>
        <w:t xml:space="preserve">y </w:t>
      </w:r>
      <w:r w:rsidRPr="00F77A22">
        <w:rPr>
          <w:rFonts w:ascii="Times New Roman" w:hAnsi="Times New Roman" w:cs="Times New Roman"/>
        </w:rPr>
        <w:t xml:space="preserve">la determinación del riesgo-beneficio en las elecciones. La evaluación de funciones ejecutivas se ha reconocido como una de las estrategias para la adecuada identificación y caracterización del TDA-A.   </w:t>
      </w:r>
    </w:p>
    <w:p w14:paraId="77B036D2" w14:textId="37FEEE4E" w:rsidR="009E00B9" w:rsidRPr="00F77A22" w:rsidRDefault="009E00B9" w:rsidP="009E00B9">
      <w:pPr>
        <w:jc w:val="both"/>
        <w:rPr>
          <w:rFonts w:ascii="Times New Roman" w:hAnsi="Times New Roman" w:cs="Times New Roman"/>
        </w:rPr>
      </w:pPr>
      <w:r w:rsidRPr="00F77A22">
        <w:rPr>
          <w:rFonts w:ascii="Times New Roman" w:hAnsi="Times New Roman" w:cs="Times New Roman"/>
        </w:rPr>
        <w:t>Palab</w:t>
      </w:r>
      <w:r w:rsidR="00FB173B" w:rsidRPr="00F77A22">
        <w:rPr>
          <w:rFonts w:ascii="Times New Roman" w:hAnsi="Times New Roman" w:cs="Times New Roman"/>
        </w:rPr>
        <w:t>ras claves: déficit de atención; jóvenes;</w:t>
      </w:r>
      <w:r w:rsidRPr="00F77A22">
        <w:rPr>
          <w:rFonts w:ascii="Times New Roman" w:hAnsi="Times New Roman" w:cs="Times New Roman"/>
        </w:rPr>
        <w:t xml:space="preserve"> funcion</w:t>
      </w:r>
      <w:r w:rsidR="00FB173B" w:rsidRPr="00F77A22">
        <w:rPr>
          <w:rFonts w:ascii="Times New Roman" w:hAnsi="Times New Roman" w:cs="Times New Roman"/>
        </w:rPr>
        <w:t>es ejecutivas;</w:t>
      </w:r>
      <w:r w:rsidR="00182FF6" w:rsidRPr="00F77A22">
        <w:rPr>
          <w:rFonts w:ascii="Times New Roman" w:hAnsi="Times New Roman" w:cs="Times New Roman"/>
        </w:rPr>
        <w:t xml:space="preserve"> desempeño académico</w:t>
      </w:r>
    </w:p>
    <w:p w14:paraId="5CAC456F" w14:textId="77777777" w:rsidR="009E00B9" w:rsidRPr="00F77A22" w:rsidRDefault="009E00B9" w:rsidP="006516DA">
      <w:pPr>
        <w:rPr>
          <w:rFonts w:ascii="Times New Roman" w:hAnsi="Times New Roman" w:cs="Times New Roman"/>
        </w:rPr>
      </w:pPr>
    </w:p>
    <w:p w14:paraId="529DE2A9" w14:textId="77777777" w:rsidR="004E1360" w:rsidRPr="00F77A22" w:rsidRDefault="004E1360" w:rsidP="006516DA">
      <w:pPr>
        <w:rPr>
          <w:rFonts w:ascii="Times New Roman" w:hAnsi="Times New Roman" w:cs="Times New Roman"/>
        </w:rPr>
      </w:pPr>
    </w:p>
    <w:p w14:paraId="57F0A849" w14:textId="10095F68" w:rsidR="009E00B9" w:rsidRPr="00F77A22" w:rsidRDefault="004E1360" w:rsidP="006516DA">
      <w:pPr>
        <w:rPr>
          <w:rFonts w:ascii="Times New Roman" w:hAnsi="Times New Roman" w:cs="Times New Roman"/>
          <w:lang w:val="en-US"/>
        </w:rPr>
      </w:pPr>
      <w:r w:rsidRPr="00F77A22">
        <w:rPr>
          <w:rFonts w:ascii="Times New Roman" w:hAnsi="Times New Roman" w:cs="Times New Roman"/>
          <w:lang w:val="en-US"/>
        </w:rPr>
        <w:t xml:space="preserve">Abstract </w:t>
      </w:r>
    </w:p>
    <w:p w14:paraId="07922089" w14:textId="1553E64F" w:rsidR="005500E0" w:rsidRPr="00F77A22" w:rsidRDefault="004E1360" w:rsidP="00FB173B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F77A22">
        <w:rPr>
          <w:rFonts w:ascii="Times New Roman" w:hAnsi="Times New Roman" w:cs="Times New Roman"/>
          <w:lang w:val="en-US"/>
        </w:rPr>
        <w:t xml:space="preserve">   </w:t>
      </w:r>
      <w:r w:rsidRPr="00F77A22">
        <w:rPr>
          <w:rFonts w:ascii="Times New Roman" w:hAnsi="Times New Roman" w:cs="Times New Roman"/>
          <w:color w:val="00B0F0"/>
          <w:lang w:val="en-US"/>
        </w:rPr>
        <w:t xml:space="preserve"> 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The attention </w:t>
      </w:r>
      <w:r w:rsidR="00182FF6" w:rsidRPr="00F77A22">
        <w:rPr>
          <w:rFonts w:ascii="Times New Roman" w:hAnsi="Times New Roman" w:cs="Times New Roman"/>
          <w:color w:val="000000" w:themeColor="text1"/>
          <w:lang w:val="en-US"/>
        </w:rPr>
        <w:t>de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ficit disorder in adults, (A-ADD) is a sub-identified and sub-treated clinical condition: one of the main consequences is the </w:t>
      </w:r>
      <w:proofErr w:type="spellStart"/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>disexecutive</w:t>
      </w:r>
      <w:proofErr w:type="spellEnd"/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 functioning. The young </w:t>
      </w:r>
      <w:r w:rsidR="00992E9B" w:rsidRPr="00F77A22">
        <w:rPr>
          <w:rFonts w:ascii="Times New Roman" w:hAnsi="Times New Roman" w:cs="Times New Roman"/>
          <w:color w:val="000000" w:themeColor="text1"/>
          <w:lang w:val="en-US"/>
        </w:rPr>
        <w:t xml:space="preserve">adults 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with A-ADD are just beginning their occupational live (academic and/or </w:t>
      </w:r>
      <w:proofErr w:type="spellStart"/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>laboral</w:t>
      </w:r>
      <w:proofErr w:type="spellEnd"/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) to be economically independent and socially productive, the impact of this clinical condition on the everyday performance is highly relevant.  In this article a </w:t>
      </w:r>
      <w:r w:rsidR="00FD3FF1">
        <w:rPr>
          <w:rFonts w:ascii="Times New Roman" w:hAnsi="Times New Roman" w:cs="Times New Roman"/>
          <w:color w:val="000000" w:themeColor="text1"/>
          <w:lang w:val="en-US"/>
        </w:rPr>
        <w:t xml:space="preserve">narrative 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>review of the studies on executive functions in A-</w:t>
      </w:r>
      <w:r w:rsidR="00992E9B" w:rsidRPr="00F77A22">
        <w:rPr>
          <w:rFonts w:ascii="Times New Roman" w:hAnsi="Times New Roman" w:cs="Times New Roman"/>
          <w:color w:val="000000" w:themeColor="text1"/>
          <w:lang w:val="en-US"/>
        </w:rPr>
        <w:t>A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>DD is presented, outlining the findings in learning and academic performance, the determination of t</w:t>
      </w:r>
      <w:r w:rsidR="00F77A22">
        <w:rPr>
          <w:rFonts w:ascii="Times New Roman" w:hAnsi="Times New Roman" w:cs="Times New Roman"/>
          <w:color w:val="000000" w:themeColor="text1"/>
          <w:lang w:val="en-US"/>
        </w:rPr>
        <w:t xml:space="preserve">he risk-benefit during choices. </w:t>
      </w:r>
      <w:r w:rsidR="005500E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The EF </w:t>
      </w:r>
      <w:r w:rsidR="00182FF6" w:rsidRPr="00F77A22">
        <w:rPr>
          <w:rFonts w:ascii="Times New Roman" w:hAnsi="Times New Roman" w:cs="Times New Roman"/>
          <w:color w:val="000000" w:themeColor="text1"/>
          <w:lang w:val="en-US"/>
        </w:rPr>
        <w:t xml:space="preserve">evaluation has been considered as one of the main strategies for the adequate identification and characterization of the ADHD. </w:t>
      </w:r>
    </w:p>
    <w:p w14:paraId="313944D4" w14:textId="75EBCA5E" w:rsidR="004E1360" w:rsidRPr="00F77A22" w:rsidRDefault="00182FF6" w:rsidP="00FB173B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F77A22">
        <w:rPr>
          <w:rFonts w:ascii="Times New Roman" w:hAnsi="Times New Roman" w:cs="Times New Roman"/>
          <w:color w:val="000000" w:themeColor="text1"/>
          <w:lang w:val="en-US"/>
        </w:rPr>
        <w:t xml:space="preserve">Key words: </w:t>
      </w:r>
      <w:r w:rsidR="004E1360" w:rsidRPr="00F77A22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992E9B" w:rsidRPr="00F77A22">
        <w:rPr>
          <w:rFonts w:ascii="Times New Roman" w:hAnsi="Times New Roman" w:cs="Times New Roman"/>
          <w:color w:val="000000" w:themeColor="text1"/>
          <w:lang w:val="en-US"/>
        </w:rPr>
        <w:t>attention de</w:t>
      </w:r>
      <w:r w:rsidR="00FB173B" w:rsidRPr="00F77A22">
        <w:rPr>
          <w:rFonts w:ascii="Times New Roman" w:hAnsi="Times New Roman" w:cs="Times New Roman"/>
          <w:color w:val="000000" w:themeColor="text1"/>
          <w:lang w:val="en-US"/>
        </w:rPr>
        <w:t>ficit disorder; youth; executive functions;</w:t>
      </w:r>
      <w:r w:rsidRPr="00F77A22">
        <w:rPr>
          <w:rFonts w:ascii="Times New Roman" w:hAnsi="Times New Roman" w:cs="Times New Roman"/>
          <w:color w:val="000000" w:themeColor="text1"/>
          <w:lang w:val="en-US"/>
        </w:rPr>
        <w:t xml:space="preserve"> academic performance </w:t>
      </w:r>
    </w:p>
    <w:p w14:paraId="6E2A5FE3" w14:textId="77777777" w:rsidR="00992E9B" w:rsidRDefault="00992E9B" w:rsidP="006516DA">
      <w:pPr>
        <w:rPr>
          <w:rFonts w:ascii="Times New Roman" w:hAnsi="Times New Roman" w:cs="Times New Roman"/>
          <w:b/>
          <w:lang w:val="en-US"/>
        </w:rPr>
      </w:pPr>
    </w:p>
    <w:p w14:paraId="6AB2FC17" w14:textId="77777777" w:rsidR="00057E1F" w:rsidRDefault="00057E1F" w:rsidP="006516DA">
      <w:pPr>
        <w:rPr>
          <w:rFonts w:ascii="Times New Roman" w:hAnsi="Times New Roman" w:cs="Times New Roman"/>
          <w:b/>
          <w:lang w:val="en-US"/>
        </w:rPr>
      </w:pPr>
    </w:p>
    <w:p w14:paraId="6F7DF9E9" w14:textId="77777777" w:rsidR="00057E1F" w:rsidRDefault="00057E1F" w:rsidP="006516DA">
      <w:pPr>
        <w:rPr>
          <w:rFonts w:ascii="Times New Roman" w:hAnsi="Times New Roman" w:cs="Times New Roman"/>
          <w:b/>
          <w:lang w:val="en-US"/>
        </w:rPr>
      </w:pPr>
    </w:p>
    <w:p w14:paraId="3112F7FC" w14:textId="77777777" w:rsidR="00293798" w:rsidRDefault="00293798" w:rsidP="006516DA">
      <w:pPr>
        <w:rPr>
          <w:rFonts w:ascii="Times New Roman" w:hAnsi="Times New Roman" w:cs="Times New Roman"/>
          <w:b/>
          <w:lang w:val="en-US"/>
        </w:rPr>
      </w:pPr>
    </w:p>
    <w:p w14:paraId="3FC04129" w14:textId="77777777" w:rsidR="00293798" w:rsidRPr="00F77A22" w:rsidRDefault="00293798" w:rsidP="006516DA">
      <w:pPr>
        <w:rPr>
          <w:rFonts w:ascii="Times New Roman" w:hAnsi="Times New Roman" w:cs="Times New Roman"/>
          <w:b/>
          <w:lang w:val="en-US"/>
        </w:rPr>
      </w:pPr>
    </w:p>
    <w:p w14:paraId="47A02476" w14:textId="61166B36" w:rsidR="00580682" w:rsidRPr="00F77A22" w:rsidRDefault="00182FF6" w:rsidP="00FD3FF1">
      <w:pPr>
        <w:spacing w:line="360" w:lineRule="auto"/>
        <w:ind w:left="-284" w:right="-234" w:firstLine="284"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lastRenderedPageBreak/>
        <w:t>Intro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ducción </w:t>
      </w:r>
    </w:p>
    <w:p w14:paraId="6244F468" w14:textId="77777777" w:rsidR="0094631F" w:rsidRPr="00F77A22" w:rsidRDefault="0094631F" w:rsidP="00FD3FF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12438E6" w14:textId="2C5E33EA" w:rsidR="00CE1721" w:rsidRPr="00F77A22" w:rsidRDefault="000408E2" w:rsidP="00FD3FF1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Una </w:t>
      </w:r>
      <w:r w:rsidR="00CF24AA" w:rsidRPr="00F77A22">
        <w:rPr>
          <w:rFonts w:ascii="Times New Roman" w:hAnsi="Times New Roman" w:cs="Times New Roman"/>
          <w:sz w:val="24"/>
          <w:szCs w:val="24"/>
        </w:rPr>
        <w:t>de las condiciones clínicas</w:t>
      </w:r>
      <w:r w:rsidRPr="00F77A22">
        <w:rPr>
          <w:rFonts w:ascii="Times New Roman" w:hAnsi="Times New Roman" w:cs="Times New Roman"/>
          <w:sz w:val="24"/>
          <w:szCs w:val="24"/>
        </w:rPr>
        <w:t xml:space="preserve"> de salud ment</w:t>
      </w:r>
      <w:r w:rsidR="00C00DA8" w:rsidRPr="00F77A22">
        <w:rPr>
          <w:rFonts w:ascii="Times New Roman" w:hAnsi="Times New Roman" w:cs="Times New Roman"/>
          <w:sz w:val="24"/>
          <w:szCs w:val="24"/>
        </w:rPr>
        <w:t xml:space="preserve">al </w:t>
      </w:r>
      <w:r w:rsidR="00CF24AA" w:rsidRPr="00F77A22">
        <w:rPr>
          <w:rFonts w:ascii="Times New Roman" w:hAnsi="Times New Roman" w:cs="Times New Roman"/>
          <w:sz w:val="24"/>
          <w:szCs w:val="24"/>
        </w:rPr>
        <w:t xml:space="preserve">más frecuentes </w:t>
      </w:r>
      <w:r w:rsidR="00C00DA8" w:rsidRPr="00F77A22">
        <w:rPr>
          <w:rFonts w:ascii="Times New Roman" w:hAnsi="Times New Roman" w:cs="Times New Roman"/>
          <w:sz w:val="24"/>
          <w:szCs w:val="24"/>
        </w:rPr>
        <w:t>es el t</w:t>
      </w:r>
      <w:r w:rsidRPr="00F77A22">
        <w:rPr>
          <w:rFonts w:ascii="Times New Roman" w:hAnsi="Times New Roman" w:cs="Times New Roman"/>
          <w:sz w:val="24"/>
          <w:szCs w:val="24"/>
        </w:rPr>
        <w:t>rastorno por déficit de atención-hiperactividad (TDAH)</w:t>
      </w:r>
      <w:r w:rsidR="00CF24AA" w:rsidRPr="00F77A22">
        <w:rPr>
          <w:rFonts w:ascii="Times New Roman" w:hAnsi="Times New Roman" w:cs="Times New Roman"/>
          <w:sz w:val="24"/>
          <w:szCs w:val="24"/>
        </w:rPr>
        <w:t>,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D757F4" w:rsidRPr="00F77A22">
        <w:rPr>
          <w:rFonts w:ascii="Times New Roman" w:hAnsi="Times New Roman" w:cs="Times New Roman"/>
          <w:sz w:val="24"/>
          <w:szCs w:val="24"/>
        </w:rPr>
        <w:t xml:space="preserve">con </w:t>
      </w:r>
      <w:r w:rsidR="00CF24AA" w:rsidRPr="00F77A22">
        <w:rPr>
          <w:rFonts w:ascii="Times New Roman" w:hAnsi="Times New Roman" w:cs="Times New Roman"/>
          <w:sz w:val="24"/>
          <w:szCs w:val="24"/>
        </w:rPr>
        <w:t xml:space="preserve">prevalencias estimadas </w:t>
      </w:r>
      <w:r w:rsidR="00D757F4" w:rsidRPr="00F77A22">
        <w:rPr>
          <w:rFonts w:ascii="Times New Roman" w:hAnsi="Times New Roman" w:cs="Times New Roman"/>
          <w:sz w:val="24"/>
          <w:szCs w:val="24"/>
        </w:rPr>
        <w:t xml:space="preserve">que van del </w:t>
      </w:r>
      <w:r w:rsidR="00CF24AA" w:rsidRPr="00F77A22">
        <w:rPr>
          <w:rFonts w:ascii="Times New Roman" w:hAnsi="Times New Roman" w:cs="Times New Roman"/>
          <w:sz w:val="24"/>
          <w:szCs w:val="24"/>
        </w:rPr>
        <w:t>2.5 a</w:t>
      </w:r>
      <w:r w:rsidR="00D757F4" w:rsidRPr="00F77A22">
        <w:rPr>
          <w:rFonts w:ascii="Times New Roman" w:hAnsi="Times New Roman" w:cs="Times New Roman"/>
          <w:sz w:val="24"/>
          <w:szCs w:val="24"/>
        </w:rPr>
        <w:t>l</w:t>
      </w:r>
      <w:r w:rsidR="00CF24AA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8516CC" w:rsidRPr="00F77A22">
        <w:rPr>
          <w:rFonts w:ascii="Times New Roman" w:hAnsi="Times New Roman" w:cs="Times New Roman"/>
          <w:sz w:val="24"/>
          <w:szCs w:val="24"/>
        </w:rPr>
        <w:t>5</w:t>
      </w:r>
      <w:r w:rsidR="00CF24AA" w:rsidRPr="00F77A22">
        <w:rPr>
          <w:rFonts w:ascii="Times New Roman" w:hAnsi="Times New Roman" w:cs="Times New Roman"/>
          <w:sz w:val="24"/>
          <w:szCs w:val="24"/>
        </w:rPr>
        <w:t xml:space="preserve">% </w:t>
      </w:r>
      <w:r w:rsidRPr="00F77A22">
        <w:rPr>
          <w:rFonts w:ascii="Times New Roman" w:hAnsi="Times New Roman" w:cs="Times New Roman"/>
          <w:sz w:val="24"/>
          <w:szCs w:val="24"/>
        </w:rPr>
        <w:t xml:space="preserve">en población adulta </w:t>
      </w:r>
      <w:r w:rsidR="00026791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U8L0F1dGhvcj48WWVhcj4yMDEyPC9ZZWFyPjxJ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</w:fldData>
        </w:fldChar>
      </w:r>
      <w:r w:rsidR="00CA75BD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A75B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U8L0F1dGhvcj48WWVhcj4yMDEyPC9ZZWFyPjxJ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</w:fldData>
        </w:fldChar>
      </w:r>
      <w:r w:rsidR="00CA75BD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A75BD" w:rsidRPr="00F77A22">
        <w:rPr>
          <w:rFonts w:ascii="Times New Roman" w:hAnsi="Times New Roman" w:cs="Times New Roman"/>
          <w:sz w:val="24"/>
          <w:szCs w:val="24"/>
        </w:rPr>
      </w:r>
      <w:r w:rsidR="00CA75B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026791" w:rsidRPr="00F77A22">
        <w:rPr>
          <w:rFonts w:ascii="Times New Roman" w:hAnsi="Times New Roman" w:cs="Times New Roman"/>
          <w:sz w:val="24"/>
          <w:szCs w:val="24"/>
        </w:rPr>
      </w:r>
      <w:r w:rsidR="00026791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CA75BD" w:rsidRPr="00F77A22">
        <w:rPr>
          <w:rFonts w:ascii="Times New Roman" w:hAnsi="Times New Roman" w:cs="Times New Roman"/>
          <w:noProof/>
          <w:sz w:val="24"/>
          <w:szCs w:val="24"/>
        </w:rPr>
        <w:t xml:space="preserve">(Franke et al., 2012; 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Kessler et al., 2006; </w:t>
      </w:r>
      <w:r w:rsidR="00CA75BD" w:rsidRPr="00F77A22">
        <w:rPr>
          <w:rFonts w:ascii="Times New Roman" w:hAnsi="Times New Roman" w:cs="Times New Roman"/>
          <w:noProof/>
          <w:sz w:val="24"/>
          <w:szCs w:val="24"/>
        </w:rPr>
        <w:t>Vidal et al., 2014)</w:t>
      </w:r>
      <w:r w:rsidR="00026791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887460" w:rsidRPr="00F77A22">
        <w:rPr>
          <w:rFonts w:ascii="Times New Roman" w:hAnsi="Times New Roman" w:cs="Times New Roman"/>
          <w:sz w:val="24"/>
          <w:szCs w:val="24"/>
        </w:rPr>
        <w:t>.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F15DAE" w:rsidRPr="00F77A22">
        <w:rPr>
          <w:rFonts w:ascii="Times New Roman" w:hAnsi="Times New Roman" w:cs="Times New Roman"/>
          <w:sz w:val="24"/>
          <w:szCs w:val="24"/>
        </w:rPr>
        <w:t>El grupo “</w:t>
      </w:r>
      <w:r w:rsidR="00F15DAE" w:rsidRPr="00F77A22">
        <w:rPr>
          <w:rFonts w:ascii="Times New Roman" w:hAnsi="Times New Roman" w:cs="Times New Roman"/>
          <w:i/>
          <w:sz w:val="24"/>
          <w:szCs w:val="24"/>
        </w:rPr>
        <w:t xml:space="preserve">ADHD </w:t>
      </w:r>
      <w:proofErr w:type="spellStart"/>
      <w:r w:rsidR="00F15DAE" w:rsidRPr="00F77A22">
        <w:rPr>
          <w:rFonts w:ascii="Times New Roman" w:hAnsi="Times New Roman" w:cs="Times New Roman"/>
          <w:i/>
          <w:sz w:val="24"/>
          <w:szCs w:val="24"/>
        </w:rPr>
        <w:t>Transition</w:t>
      </w:r>
      <w:proofErr w:type="spellEnd"/>
      <w:r w:rsidR="00F15DAE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15DAE" w:rsidRPr="00F77A22">
        <w:rPr>
          <w:rFonts w:ascii="Times New Roman" w:hAnsi="Times New Roman" w:cs="Times New Roman"/>
          <w:i/>
          <w:sz w:val="24"/>
          <w:szCs w:val="24"/>
        </w:rPr>
        <w:t>Phase</w:t>
      </w:r>
      <w:proofErr w:type="spellEnd"/>
      <w:r w:rsidR="00F15DAE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15DAE" w:rsidRPr="00F77A22">
        <w:rPr>
          <w:rFonts w:ascii="Times New Roman" w:hAnsi="Times New Roman" w:cs="Times New Roman"/>
          <w:i/>
          <w:sz w:val="24"/>
          <w:szCs w:val="24"/>
        </w:rPr>
        <w:t>Model</w:t>
      </w:r>
      <w:proofErr w:type="spellEnd"/>
      <w:r w:rsidR="00F15DAE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15DAE" w:rsidRPr="00F77A22">
        <w:rPr>
          <w:rFonts w:ascii="Times New Roman" w:hAnsi="Times New Roman" w:cs="Times New Roman"/>
          <w:i/>
          <w:sz w:val="24"/>
          <w:szCs w:val="24"/>
        </w:rPr>
        <w:t>Working</w:t>
      </w:r>
      <w:proofErr w:type="spellEnd"/>
      <w:r w:rsidR="00F15DAE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15DAE" w:rsidRPr="00F77A22">
        <w:rPr>
          <w:rFonts w:ascii="Times New Roman" w:hAnsi="Times New Roman" w:cs="Times New Roman"/>
          <w:i/>
          <w:sz w:val="24"/>
          <w:szCs w:val="24"/>
        </w:rPr>
        <w:t>Group</w:t>
      </w:r>
      <w:proofErr w:type="spellEnd"/>
      <w:r w:rsidR="00F15DAE" w:rsidRPr="00F77A22">
        <w:rPr>
          <w:rFonts w:ascii="Times New Roman" w:hAnsi="Times New Roman" w:cs="Times New Roman"/>
          <w:sz w:val="24"/>
          <w:szCs w:val="24"/>
        </w:rPr>
        <w:t xml:space="preserve">” ha encontrado que al menos dos terceras partes de los casos de TDAH-infantil persisten con esta alteración hasta la adultez 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F15DAE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rgay&lt;/Author&gt;&lt;Year&gt;2012&lt;/Year&gt;&lt;IDText&gt;Lifespan persistence of ADHD: the life transition model and its application&lt;/IDText&gt;&lt;DisplayText&gt;(Turgay et al., 2012)&lt;/DisplayText&gt;&lt;record&gt;&lt;dates&gt;&lt;pub-dates&gt;&lt;date&gt;Feb&lt;/date&gt;&lt;/pub-dates&gt;&lt;year&gt;2012&lt;/year&gt;&lt;/dates&gt;&lt;keywords&gt;&lt;keyword&gt;Adolescent&lt;/keyword&gt;&lt;keyword&gt;Adult&lt;/keyword&gt;&lt;keyword&gt;Age Factors&lt;/keyword&gt;&lt;keyword&gt;Attention Deficit Disorder with Hyperactivity&lt;/keyword&gt;&lt;keyword&gt;Child&lt;/keyword&gt;&lt;keyword&gt;Chronic Disease&lt;/keyword&gt;&lt;keyword&gt;Comorbidity&lt;/keyword&gt;&lt;keyword&gt;Disease Management&lt;/keyword&gt;&lt;keyword&gt;Disease Progression&lt;/keyword&gt;&lt;keyword&gt;Humans&lt;/keyword&gt;&lt;keyword&gt;Models, Psychological&lt;/keyword&gt;&lt;/keywords&gt;&lt;urls&gt;&lt;related-urls&gt;&lt;url&gt;https://www.ncbi.nlm.nih.gov/pubmed/22313720&lt;/url&gt;&lt;/related-urls&gt;&lt;/urls&gt;&lt;isbn&gt;1555-2101&lt;/isbn&gt;&lt;titles&gt;&lt;title&gt;Lifespan persistence of ADHD: the life transition model and its application&lt;/title&gt;&lt;secondary-title&gt;J Clin Psychiatry&lt;/secondary-title&gt;&lt;/titles&gt;&lt;pages&gt;192-201&lt;/pages&gt;&lt;number&gt;2&lt;/number&gt;&lt;contributors&gt;&lt;authors&gt;&lt;author&gt;Turgay, A.&lt;/author&gt;&lt;author&gt;Goodman, D. W.&lt;/author&gt;&lt;author&gt;Asherson, P.&lt;/author&gt;&lt;author&gt;Lasser, R. A.&lt;/author&gt;&lt;author&gt;Babcock, T. F.&lt;/author&gt;&lt;author&gt;Pucci, M. L.&lt;/author&gt;&lt;author&gt;Barkley, R.&lt;/author&gt;&lt;author&gt;ADHD Transition Phase Model Working Group&lt;/author&gt;&lt;/authors&gt;&lt;/contributors&gt;&lt;language&gt;ENG&lt;/language&gt;&lt;added-date format="utc"&gt;1478639500&lt;/added-date&gt;&lt;ref-type name="Journal Article"&gt;17&lt;/ref-type&gt;&lt;rec-number&gt;801&lt;/rec-number&gt;&lt;last-updated-date format="utc"&gt;1478639500&lt;/last-updated-date&gt;&lt;accession-num&gt;22313720&lt;/accession-num&gt;&lt;electronic-resource-num&gt;10.4088/JCP.10m06628&lt;/electronic-resource-num&gt;&lt;volume&gt;73&lt;/volume&gt;&lt;/record&gt;&lt;/Cite&gt;&lt;/EndNote&gt;</w:instrTex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F15DAE" w:rsidRPr="00F77A22">
        <w:rPr>
          <w:rFonts w:ascii="Times New Roman" w:hAnsi="Times New Roman" w:cs="Times New Roman"/>
          <w:noProof/>
          <w:sz w:val="24"/>
          <w:szCs w:val="24"/>
        </w:rPr>
        <w:t>(Turgay et al., 2012)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1A2FD9" w:rsidRPr="00F77A22">
        <w:rPr>
          <w:rFonts w:ascii="Times New Roman" w:hAnsi="Times New Roman" w:cs="Times New Roman"/>
          <w:sz w:val="24"/>
          <w:szCs w:val="24"/>
        </w:rPr>
        <w:t xml:space="preserve">, y el estudio </w:t>
      </w:r>
      <w:r w:rsidR="00887460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887460" w:rsidRPr="00F77A22">
        <w:rPr>
          <w:rFonts w:ascii="Times New Roman" w:hAnsi="Times New Roman" w:cs="Times New Roman"/>
          <w:i/>
          <w:sz w:val="24"/>
          <w:szCs w:val="24"/>
        </w:rPr>
        <w:t>“</w:t>
      </w:r>
      <w:proofErr w:type="spellStart"/>
      <w:r w:rsidR="00887460" w:rsidRPr="00F77A22">
        <w:rPr>
          <w:rFonts w:ascii="Times New Roman" w:hAnsi="Times New Roman" w:cs="Times New Roman"/>
          <w:i/>
          <w:sz w:val="24"/>
          <w:szCs w:val="24"/>
        </w:rPr>
        <w:t>National</w:t>
      </w:r>
      <w:proofErr w:type="spellEnd"/>
      <w:r w:rsidR="00887460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87460" w:rsidRPr="00F77A22">
        <w:rPr>
          <w:rFonts w:ascii="Times New Roman" w:hAnsi="Times New Roman" w:cs="Times New Roman"/>
          <w:i/>
          <w:sz w:val="24"/>
          <w:szCs w:val="24"/>
        </w:rPr>
        <w:t>Comorbidity</w:t>
      </w:r>
      <w:proofErr w:type="spellEnd"/>
      <w:r w:rsidR="00887460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87460" w:rsidRPr="00F77A22">
        <w:rPr>
          <w:rFonts w:ascii="Times New Roman" w:hAnsi="Times New Roman" w:cs="Times New Roman"/>
          <w:i/>
          <w:sz w:val="24"/>
          <w:szCs w:val="24"/>
        </w:rPr>
        <w:t>Survey</w:t>
      </w:r>
      <w:proofErr w:type="spellEnd"/>
      <w:r w:rsidR="00887460" w:rsidRPr="00F77A2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87460" w:rsidRPr="00F77A22">
        <w:rPr>
          <w:rFonts w:ascii="Times New Roman" w:hAnsi="Times New Roman" w:cs="Times New Roman"/>
          <w:i/>
          <w:sz w:val="24"/>
          <w:szCs w:val="24"/>
        </w:rPr>
        <w:t>Replication</w:t>
      </w:r>
      <w:proofErr w:type="spellEnd"/>
      <w:r w:rsidR="00887460" w:rsidRPr="00F77A22">
        <w:rPr>
          <w:rFonts w:ascii="Times New Roman" w:hAnsi="Times New Roman" w:cs="Times New Roman"/>
          <w:sz w:val="24"/>
          <w:szCs w:val="24"/>
        </w:rPr>
        <w:t>” de sa</w:t>
      </w:r>
      <w:r w:rsidR="00365B82" w:rsidRPr="00F77A22">
        <w:rPr>
          <w:rFonts w:ascii="Times New Roman" w:hAnsi="Times New Roman" w:cs="Times New Roman"/>
          <w:sz w:val="24"/>
          <w:szCs w:val="24"/>
        </w:rPr>
        <w:t>lud mental de los Estados Unidos</w:t>
      </w:r>
      <w:r w:rsidR="00D757F4" w:rsidRPr="00F77A22">
        <w:rPr>
          <w:rFonts w:ascii="Times New Roman" w:hAnsi="Times New Roman" w:cs="Times New Roman"/>
          <w:sz w:val="24"/>
          <w:szCs w:val="24"/>
        </w:rPr>
        <w:t xml:space="preserve"> de América </w:t>
      </w:r>
      <w:r w:rsidR="00D757F4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NjwvWWVhcj48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==
</w:fldData>
        </w:fldChar>
      </w:r>
      <w:r w:rsidR="00D757F4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757F4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NzbGVyPC9BdXRob3I+PFllYXI+MjAwNjwvWWVhcj48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==
</w:fldData>
        </w:fldChar>
      </w:r>
      <w:r w:rsidR="00D757F4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757F4" w:rsidRPr="00F77A22">
        <w:rPr>
          <w:rFonts w:ascii="Times New Roman" w:hAnsi="Times New Roman" w:cs="Times New Roman"/>
          <w:sz w:val="24"/>
          <w:szCs w:val="24"/>
        </w:rPr>
      </w:r>
      <w:r w:rsidR="00D757F4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D757F4" w:rsidRPr="00F77A22">
        <w:rPr>
          <w:rFonts w:ascii="Times New Roman" w:hAnsi="Times New Roman" w:cs="Times New Roman"/>
          <w:sz w:val="24"/>
          <w:szCs w:val="24"/>
        </w:rPr>
      </w:r>
      <w:r w:rsidR="00D757F4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D757F4" w:rsidRPr="00F77A22">
        <w:rPr>
          <w:rFonts w:ascii="Times New Roman" w:hAnsi="Times New Roman" w:cs="Times New Roman"/>
          <w:noProof/>
          <w:sz w:val="24"/>
          <w:szCs w:val="24"/>
        </w:rPr>
        <w:t>(Kessler et al., 2006)</w:t>
      </w:r>
      <w:r w:rsidR="00D757F4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D757F4" w:rsidRPr="00F77A22">
        <w:rPr>
          <w:rFonts w:ascii="Times New Roman" w:hAnsi="Times New Roman" w:cs="Times New Roman"/>
          <w:sz w:val="24"/>
          <w:szCs w:val="24"/>
        </w:rPr>
        <w:t>,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muestran </w:t>
      </w:r>
      <w:r w:rsidR="0056073E" w:rsidRPr="00F77A22">
        <w:rPr>
          <w:rFonts w:ascii="Times New Roman" w:hAnsi="Times New Roman" w:cs="Times New Roman"/>
          <w:sz w:val="24"/>
          <w:szCs w:val="24"/>
        </w:rPr>
        <w:t xml:space="preserve">un alto sub-diagnóstico por parte del personal de salud mental en la sintomatología asociada al </w:t>
      </w:r>
      <w:r w:rsidR="009474EC" w:rsidRPr="00F77A22">
        <w:rPr>
          <w:rFonts w:ascii="Times New Roman" w:hAnsi="Times New Roman" w:cs="Times New Roman"/>
          <w:sz w:val="24"/>
          <w:szCs w:val="24"/>
        </w:rPr>
        <w:t>t</w:t>
      </w:r>
      <w:r w:rsidR="0056073E" w:rsidRPr="00F77A22">
        <w:rPr>
          <w:rFonts w:ascii="Times New Roman" w:hAnsi="Times New Roman" w:cs="Times New Roman"/>
          <w:sz w:val="24"/>
          <w:szCs w:val="24"/>
        </w:rPr>
        <w:t>rastorno por déficit de atención en adultos (TDA-A)</w:t>
      </w:r>
      <w:r w:rsidR="00D757F4" w:rsidRPr="00F77A22">
        <w:rPr>
          <w:rFonts w:ascii="Times New Roman" w:hAnsi="Times New Roman" w:cs="Times New Roman"/>
          <w:sz w:val="24"/>
          <w:szCs w:val="24"/>
        </w:rPr>
        <w:t xml:space="preserve">; </w:t>
      </w:r>
      <w:r w:rsidR="007642C1" w:rsidRPr="00F77A22">
        <w:rPr>
          <w:rFonts w:ascii="Times New Roman" w:hAnsi="Times New Roman" w:cs="Times New Roman"/>
          <w:sz w:val="24"/>
          <w:szCs w:val="24"/>
        </w:rPr>
        <w:t xml:space="preserve"> resultando en que sólo el 11 por ciento de los adultos son tratados para esta condición clínica (</w:t>
      </w:r>
      <w:proofErr w:type="spellStart"/>
      <w:r w:rsidR="007642C1" w:rsidRPr="00F77A22">
        <w:rPr>
          <w:rFonts w:ascii="Times New Roman" w:hAnsi="Times New Roman" w:cs="Times New Roman"/>
          <w:sz w:val="24"/>
          <w:szCs w:val="24"/>
        </w:rPr>
        <w:t>Katzman</w:t>
      </w:r>
      <w:proofErr w:type="spellEnd"/>
      <w:r w:rsidR="007642C1" w:rsidRPr="00F77A22">
        <w:rPr>
          <w:rFonts w:ascii="Times New Roman" w:hAnsi="Times New Roman" w:cs="Times New Roman"/>
          <w:sz w:val="24"/>
          <w:szCs w:val="24"/>
        </w:rPr>
        <w:t xml:space="preserve"> et al., 2017). </w:t>
      </w:r>
    </w:p>
    <w:p w14:paraId="75A7B228" w14:textId="37C1037C" w:rsidR="007710AE" w:rsidRPr="00F77A22" w:rsidRDefault="00B12421" w:rsidP="00FD3FF1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>Biederman, Mick, &amp; Fara</w:t>
      </w:r>
      <w:r w:rsidR="002C6D3F" w:rsidRPr="00F77A22">
        <w:rPr>
          <w:rFonts w:ascii="Times New Roman" w:hAnsi="Times New Roman" w:cs="Times New Roman"/>
          <w:noProof/>
          <w:sz w:val="24"/>
          <w:szCs w:val="24"/>
        </w:rPr>
        <w:t xml:space="preserve">one (2000) estudiaron 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la estabilidad versus el cambio </w:t>
      </w:r>
      <w:r w:rsidR="002C6D3F" w:rsidRPr="00F77A22">
        <w:rPr>
          <w:rFonts w:ascii="Times New Roman" w:hAnsi="Times New Roman" w:cs="Times New Roman"/>
          <w:noProof/>
          <w:sz w:val="24"/>
          <w:szCs w:val="24"/>
        </w:rPr>
        <w:t xml:space="preserve">en los </w:t>
      </w:r>
      <w:r w:rsidR="00FC2F3E" w:rsidRPr="00F77A22">
        <w:rPr>
          <w:rFonts w:ascii="Times New Roman" w:hAnsi="Times New Roman" w:cs="Times New Roman"/>
          <w:noProof/>
          <w:sz w:val="24"/>
          <w:szCs w:val="24"/>
        </w:rPr>
        <w:t xml:space="preserve">síntomas 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para </w:t>
      </w:r>
      <w:r w:rsidR="00FC2F3E" w:rsidRPr="00F77A22">
        <w:rPr>
          <w:rFonts w:ascii="Times New Roman" w:hAnsi="Times New Roman" w:cs="Times New Roman"/>
          <w:noProof/>
          <w:sz w:val="24"/>
          <w:szCs w:val="24"/>
        </w:rPr>
        <w:t>el diagnóstico</w:t>
      </w:r>
      <w:r w:rsidR="002D0816" w:rsidRPr="00F77A2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C6D3F" w:rsidRPr="00F77A22">
        <w:rPr>
          <w:rFonts w:ascii="Times New Roman" w:hAnsi="Times New Roman" w:cs="Times New Roman"/>
          <w:noProof/>
          <w:sz w:val="24"/>
          <w:szCs w:val="24"/>
        </w:rPr>
        <w:t>T</w:t>
      </w:r>
      <w:r w:rsidRPr="00F77A22">
        <w:rPr>
          <w:rFonts w:ascii="Times New Roman" w:hAnsi="Times New Roman" w:cs="Times New Roman"/>
          <w:noProof/>
          <w:sz w:val="24"/>
          <w:szCs w:val="24"/>
        </w:rPr>
        <w:t>DA</w:t>
      </w:r>
      <w:r w:rsidR="001E4C1F" w:rsidRPr="00F77A22">
        <w:rPr>
          <w:rFonts w:ascii="Times New Roman" w:hAnsi="Times New Roman" w:cs="Times New Roman"/>
          <w:noProof/>
          <w:sz w:val="24"/>
          <w:szCs w:val="24"/>
        </w:rPr>
        <w:t>-</w:t>
      </w:r>
      <w:r w:rsidRPr="00F77A22">
        <w:rPr>
          <w:rFonts w:ascii="Times New Roman" w:hAnsi="Times New Roman" w:cs="Times New Roman"/>
          <w:noProof/>
          <w:sz w:val="24"/>
          <w:szCs w:val="24"/>
        </w:rPr>
        <w:t>H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, en </w:t>
      </w:r>
      <w:r w:rsidR="009A08DF" w:rsidRPr="00F77A22">
        <w:rPr>
          <w:rFonts w:ascii="Times New Roman" w:hAnsi="Times New Roman" w:cs="Times New Roman"/>
          <w:noProof/>
          <w:sz w:val="24"/>
          <w:szCs w:val="24"/>
        </w:rPr>
        <w:t xml:space="preserve">sujetos de 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6 años </w:t>
      </w:r>
      <w:r w:rsidR="009A08DF" w:rsidRPr="00F77A22">
        <w:rPr>
          <w:rFonts w:ascii="Times New Roman" w:hAnsi="Times New Roman" w:cs="Times New Roman"/>
          <w:noProof/>
          <w:sz w:val="24"/>
          <w:szCs w:val="24"/>
        </w:rPr>
        <w:t>a 20 años de edad</w:t>
      </w:r>
      <w:r w:rsidR="002C416A" w:rsidRPr="00F77A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D0816" w:rsidRPr="00F77A22">
        <w:rPr>
          <w:rFonts w:ascii="Times New Roman" w:hAnsi="Times New Roman" w:cs="Times New Roman"/>
          <w:noProof/>
          <w:sz w:val="24"/>
          <w:szCs w:val="24"/>
        </w:rPr>
        <w:t xml:space="preserve">realizando </w:t>
      </w:r>
      <w:r w:rsidR="00FC2F3E" w:rsidRPr="00F77A22">
        <w:rPr>
          <w:rFonts w:ascii="Times New Roman" w:hAnsi="Times New Roman" w:cs="Times New Roman"/>
          <w:noProof/>
          <w:sz w:val="24"/>
          <w:szCs w:val="24"/>
        </w:rPr>
        <w:t>durante cuatro años</w:t>
      </w:r>
      <w:r w:rsidR="00D757F4" w:rsidRPr="00F77A22">
        <w:rPr>
          <w:rFonts w:ascii="Times New Roman" w:hAnsi="Times New Roman" w:cs="Times New Roman"/>
          <w:noProof/>
          <w:sz w:val="24"/>
          <w:szCs w:val="24"/>
        </w:rPr>
        <w:t xml:space="preserve"> diversas</w:t>
      </w:r>
      <w:r w:rsidR="00784E2D" w:rsidRPr="00F77A2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D0816" w:rsidRPr="00F77A22">
        <w:rPr>
          <w:rFonts w:ascii="Times New Roman" w:hAnsi="Times New Roman" w:cs="Times New Roman"/>
          <w:bCs/>
          <w:sz w:val="24"/>
          <w:szCs w:val="24"/>
          <w:lang w:val="es-ES"/>
        </w:rPr>
        <w:t>evaluaciones psicológicas</w:t>
      </w:r>
      <w:r w:rsidR="00D757F4" w:rsidRPr="00F77A22">
        <w:rPr>
          <w:rFonts w:ascii="Times New Roman" w:hAnsi="Times New Roman" w:cs="Times New Roman"/>
          <w:bCs/>
          <w:sz w:val="24"/>
          <w:szCs w:val="24"/>
          <w:lang w:val="es-ES"/>
        </w:rPr>
        <w:t>.</w:t>
      </w:r>
      <w:r w:rsidR="002D0816" w:rsidRPr="00F77A22">
        <w:rPr>
          <w:rFonts w:ascii="Times New Roman" w:hAnsi="Times New Roman" w:cs="Times New Roman"/>
          <w:bCs/>
          <w:sz w:val="24"/>
          <w:szCs w:val="24"/>
          <w:lang w:val="es-ES"/>
        </w:rPr>
        <w:t xml:space="preserve"> </w:t>
      </w:r>
      <w:r w:rsidR="002C416A" w:rsidRPr="00F77A22">
        <w:rPr>
          <w:rFonts w:ascii="Times New Roman" w:hAnsi="Times New Roman" w:cs="Times New Roman"/>
          <w:bCs/>
          <w:sz w:val="24"/>
          <w:szCs w:val="24"/>
          <w:lang w:val="es-ES"/>
        </w:rPr>
        <w:t xml:space="preserve"> E</w:t>
      </w:r>
      <w:r w:rsidRPr="00F77A22">
        <w:rPr>
          <w:rFonts w:ascii="Times New Roman" w:hAnsi="Times New Roman" w:cs="Times New Roman"/>
          <w:bCs/>
          <w:sz w:val="24"/>
          <w:szCs w:val="24"/>
          <w:lang w:val="es-ES"/>
        </w:rPr>
        <w:t>ncontra</w:t>
      </w:r>
      <w:r w:rsidR="00D757F4" w:rsidRPr="00F77A22">
        <w:rPr>
          <w:rFonts w:ascii="Times New Roman" w:hAnsi="Times New Roman" w:cs="Times New Roman"/>
          <w:bCs/>
          <w:sz w:val="24"/>
          <w:szCs w:val="24"/>
          <w:lang w:val="es-ES"/>
        </w:rPr>
        <w:t>ron</w:t>
      </w:r>
      <w:r w:rsidR="002C416A" w:rsidRPr="00F77A22">
        <w:rPr>
          <w:rFonts w:ascii="Times New Roman" w:hAnsi="Times New Roman" w:cs="Times New Roman"/>
          <w:bCs/>
          <w:sz w:val="24"/>
          <w:szCs w:val="24"/>
          <w:lang w:val="es-ES"/>
        </w:rPr>
        <w:t xml:space="preserve"> </w:t>
      </w:r>
      <w:r w:rsidRPr="00F77A22">
        <w:rPr>
          <w:rFonts w:ascii="Times New Roman" w:hAnsi="Times New Roman" w:cs="Times New Roman"/>
          <w:bCs/>
          <w:sz w:val="24"/>
          <w:szCs w:val="24"/>
          <w:lang w:val="es-ES"/>
        </w:rPr>
        <w:t>que la proporción de sujetos que experimenta remisión varía</w:t>
      </w: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considerablemente con la definición usada; </w:t>
      </w:r>
      <w:r w:rsidR="002D0816" w:rsidRPr="00F77A22">
        <w:rPr>
          <w:rFonts w:ascii="Times New Roman" w:hAnsi="Times New Roman" w:cs="Times New Roman"/>
          <w:sz w:val="24"/>
          <w:szCs w:val="24"/>
        </w:rPr>
        <w:t xml:space="preserve">observando una </w:t>
      </w:r>
      <w:r w:rsidR="000C1AA3" w:rsidRPr="00F77A22">
        <w:rPr>
          <w:rFonts w:ascii="Times New Roman" w:hAnsi="Times New Roman" w:cs="Times New Roman"/>
          <w:sz w:val="24"/>
          <w:szCs w:val="24"/>
        </w:rPr>
        <w:t xml:space="preserve">mejoría </w:t>
      </w:r>
      <w:r w:rsidR="002D0816" w:rsidRPr="00F77A22">
        <w:rPr>
          <w:rFonts w:ascii="Times New Roman" w:hAnsi="Times New Roman" w:cs="Times New Roman"/>
          <w:sz w:val="24"/>
          <w:szCs w:val="24"/>
        </w:rPr>
        <w:t>sindromática</w:t>
      </w:r>
      <w:r w:rsidR="007710A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784E2D" w:rsidRPr="00F77A22">
        <w:rPr>
          <w:rFonts w:ascii="Times New Roman" w:hAnsi="Times New Roman" w:cs="Times New Roman"/>
          <w:sz w:val="24"/>
          <w:szCs w:val="24"/>
        </w:rPr>
        <w:t>(personas</w:t>
      </w:r>
      <w:r w:rsidR="007710AE" w:rsidRPr="00F77A22">
        <w:rPr>
          <w:rFonts w:ascii="Times New Roman" w:hAnsi="Times New Roman" w:cs="Times New Roman"/>
          <w:sz w:val="24"/>
          <w:szCs w:val="24"/>
        </w:rPr>
        <w:t xml:space="preserve"> que obtienen todos los criterios para el TDAH)</w:t>
      </w:r>
      <w:r w:rsidR="002D0816" w:rsidRPr="00F77A22">
        <w:rPr>
          <w:rFonts w:ascii="Times New Roman" w:hAnsi="Times New Roman" w:cs="Times New Roman"/>
          <w:sz w:val="24"/>
          <w:szCs w:val="24"/>
        </w:rPr>
        <w:t xml:space="preserve"> y una </w:t>
      </w:r>
      <w:r w:rsidR="000C1AA3" w:rsidRPr="00F77A22">
        <w:rPr>
          <w:rFonts w:ascii="Times New Roman" w:hAnsi="Times New Roman" w:cs="Times New Roman"/>
          <w:sz w:val="24"/>
          <w:szCs w:val="24"/>
        </w:rPr>
        <w:t>mejoría más discreta</w:t>
      </w:r>
      <w:r w:rsidRPr="00F77A22">
        <w:rPr>
          <w:rFonts w:ascii="Times New Roman" w:hAnsi="Times New Roman" w:cs="Times New Roman"/>
          <w:sz w:val="24"/>
          <w:szCs w:val="24"/>
        </w:rPr>
        <w:t xml:space="preserve"> para remisión funcional, es </w:t>
      </w:r>
      <w:r w:rsidR="002D0816" w:rsidRPr="00F77A22">
        <w:rPr>
          <w:rFonts w:ascii="Times New Roman" w:hAnsi="Times New Roman" w:cs="Times New Roman"/>
          <w:sz w:val="24"/>
          <w:szCs w:val="24"/>
        </w:rPr>
        <w:t xml:space="preserve">decir, aunque algunos participantes </w:t>
      </w:r>
      <w:r w:rsidRPr="00F77A22">
        <w:rPr>
          <w:rFonts w:ascii="Times New Roman" w:hAnsi="Times New Roman" w:cs="Times New Roman"/>
          <w:sz w:val="24"/>
          <w:szCs w:val="24"/>
        </w:rPr>
        <w:t>ya no cumplen con algunos criterios diagnósticos, siguen teniendo dificultades en su vida diaria</w:t>
      </w:r>
      <w:r w:rsidR="00770024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770024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770024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ederman&lt;/Author&gt;&lt;Year&gt;2000&lt;/Year&gt;&lt;IDText&gt;Age-dependent decline of symptoms of attention deficit hyperactivity disorder: impact of remission definition and symptom type&lt;/IDText&gt;&lt;DisplayText&gt;(Biederman, Mick, &amp;amp; Faraone, 2000)&lt;/DisplayText&gt;&lt;record&gt;&lt;dates&gt;&lt;pub-dates&gt;&lt;date&gt;May&lt;/date&gt;&lt;/pub-dates&gt;&lt;year&gt;2000&lt;/year&gt;&lt;/dates&gt;&lt;keywords&gt;&lt;keyword&gt;Adolescent&lt;/keyword&gt;&lt;keyword&gt;Age Factors&lt;/keyword&gt;&lt;keyword&gt;Attention&lt;/keyword&gt;&lt;keyword&gt;Attention Deficit Disorder with Hyperactivity&lt;/keyword&gt;&lt;keyword&gt;Child&lt;/keyword&gt;&lt;keyword&gt;Child, Preschool&lt;/keyword&gt;&lt;keyword&gt;Follow-Up Studies&lt;/keyword&gt;&lt;keyword&gt;Humans&lt;/keyword&gt;&lt;keyword&gt;Hyperkinesis&lt;/keyword&gt;&lt;keyword&gt;Impulsive Behavior&lt;/keyword&gt;&lt;keyword&gt;Logistic Models&lt;/keyword&gt;&lt;keyword&gt;Male&lt;/keyword&gt;&lt;keyword&gt;Multivariate Analysis&lt;/keyword&gt;&lt;keyword&gt;Outcome Assessment (Health Care)&lt;/keyword&gt;&lt;keyword&gt;Prevalence&lt;/keyword&gt;&lt;keyword&gt;Severity of Illness Index&lt;/keyword&gt;&lt;keyword&gt;Terminology as Topic&lt;/keyword&gt;&lt;/keywords&gt;&lt;urls&gt;&lt;related-urls&gt;&lt;url&gt;https://www.ncbi.nlm.nih.gov/pubmed/10784477&lt;/url&gt;&lt;/related-urls&gt;&lt;/urls&gt;&lt;isbn&gt;0002-953X&lt;/isbn&gt;&lt;titles&gt;&lt;title&gt;Age-dependent decline of symptoms of attention deficit hyperactivity disorder: impact of remission definition and symptom type&lt;/title&gt;&lt;secondary-title&gt;Am J Psychiatry&lt;/secondary-title&gt;&lt;/titles&gt;&lt;pages&gt;816-8&lt;/pages&gt;&lt;number&gt;5&lt;/number&gt;&lt;contributors&gt;&lt;authors&gt;&lt;author&gt;Biederman, J.&lt;/author&gt;&lt;author&gt;Mick, E.&lt;/author&gt;&lt;author&gt;Faraone, S. V.&lt;/author&gt;&lt;/authors&gt;&lt;/contributors&gt;&lt;language&gt;eng&lt;/language&gt;&lt;added-date format="utc"&gt;1488824095&lt;/added-date&gt;&lt;ref-type name="Journal Article"&gt;17&lt;/ref-type&gt;&lt;rec-number&gt;863&lt;/rec-number&gt;&lt;last-updated-date format="utc"&gt;1488824095&lt;/last-updated-date&gt;&lt;accession-num&gt;10784477&lt;/accession-num&gt;&lt;electronic-resource-num&gt;10.1176/appi.ajp.157.5.816&lt;/electronic-resource-num&gt;&lt;volume&gt;157&lt;/volume&gt;&lt;/record&gt;&lt;/Cite&gt;&lt;/EndNote&gt;</w:instrText>
      </w:r>
      <w:r w:rsidR="00770024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70024" w:rsidRPr="00F77A22">
        <w:rPr>
          <w:rFonts w:ascii="Times New Roman" w:hAnsi="Times New Roman" w:cs="Times New Roman"/>
          <w:noProof/>
          <w:sz w:val="24"/>
          <w:szCs w:val="24"/>
        </w:rPr>
        <w:t>(Biederman, Mick, &amp; Faraone, 2000)</w:t>
      </w:r>
      <w:r w:rsidR="00770024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84E2D" w:rsidRPr="00F77A22">
        <w:rPr>
          <w:rFonts w:ascii="Times New Roman" w:hAnsi="Times New Roman" w:cs="Times New Roman"/>
          <w:sz w:val="24"/>
          <w:szCs w:val="24"/>
        </w:rPr>
        <w:t>. En este mismo sentido</w:t>
      </w:r>
      <w:r w:rsidR="005F659F" w:rsidRPr="00F77A22">
        <w:rPr>
          <w:rFonts w:ascii="Times New Roman" w:hAnsi="Times New Roman" w:cs="Times New Roman"/>
          <w:sz w:val="24"/>
          <w:szCs w:val="24"/>
        </w:rPr>
        <w:t xml:space="preserve">, estos investigadores </w:t>
      </w:r>
      <w:r w:rsidR="000244C7" w:rsidRPr="00F77A22">
        <w:rPr>
          <w:rFonts w:ascii="Times New Roman" w:hAnsi="Times New Roman" w:cs="Times New Roman"/>
          <w:noProof/>
          <w:sz w:val="24"/>
          <w:szCs w:val="24"/>
        </w:rPr>
        <w:t xml:space="preserve"> realizaron un meta-a</w:t>
      </w:r>
      <w:r w:rsidR="00784E2D" w:rsidRPr="00F77A22">
        <w:rPr>
          <w:rFonts w:ascii="Times New Roman" w:hAnsi="Times New Roman" w:cs="Times New Roman"/>
          <w:noProof/>
          <w:sz w:val="24"/>
          <w:szCs w:val="24"/>
        </w:rPr>
        <w:t xml:space="preserve">nálisis con </w:t>
      </w:r>
      <w:r w:rsidR="003718AE" w:rsidRPr="00F77A22">
        <w:rPr>
          <w:rFonts w:ascii="Times New Roman" w:hAnsi="Times New Roman" w:cs="Times New Roman"/>
          <w:noProof/>
          <w:sz w:val="24"/>
          <w:szCs w:val="24"/>
        </w:rPr>
        <w:t>estudios</w:t>
      </w:r>
      <w:r w:rsidR="00C62692" w:rsidRPr="00F77A22">
        <w:rPr>
          <w:rFonts w:ascii="Times New Roman" w:hAnsi="Times New Roman" w:cs="Times New Roman"/>
          <w:noProof/>
          <w:sz w:val="24"/>
          <w:szCs w:val="24"/>
        </w:rPr>
        <w:t xml:space="preserve"> que tení</w:t>
      </w:r>
      <w:r w:rsidR="00784E2D" w:rsidRPr="00F77A22">
        <w:rPr>
          <w:rFonts w:ascii="Times New Roman" w:hAnsi="Times New Roman" w:cs="Times New Roman"/>
          <w:noProof/>
          <w:sz w:val="24"/>
          <w:szCs w:val="24"/>
        </w:rPr>
        <w:t>an participantes</w:t>
      </w:r>
      <w:r w:rsidR="000244C7" w:rsidRPr="00F77A22">
        <w:rPr>
          <w:rFonts w:ascii="Times New Roman" w:hAnsi="Times New Roman" w:cs="Times New Roman"/>
          <w:noProof/>
          <w:sz w:val="24"/>
          <w:szCs w:val="24"/>
        </w:rPr>
        <w:t xml:space="preserve"> con TDAH y sujetos control que reportaran no cumplir con los crite</w:t>
      </w:r>
      <w:r w:rsidR="007710AE" w:rsidRPr="00F77A22">
        <w:rPr>
          <w:rFonts w:ascii="Times New Roman" w:hAnsi="Times New Roman" w:cs="Times New Roman"/>
          <w:noProof/>
          <w:sz w:val="24"/>
          <w:szCs w:val="24"/>
        </w:rPr>
        <w:t>rios diagnósticos pero mostraban</w:t>
      </w:r>
      <w:r w:rsidR="000244C7" w:rsidRPr="00F77A22">
        <w:rPr>
          <w:rFonts w:ascii="Times New Roman" w:hAnsi="Times New Roman" w:cs="Times New Roman"/>
          <w:noProof/>
          <w:sz w:val="24"/>
          <w:szCs w:val="24"/>
        </w:rPr>
        <w:t xml:space="preserve"> signos residuales y dificultades propias del trastorno; los resultados mostraron que </w:t>
      </w:r>
      <w:r w:rsidR="000244C7" w:rsidRPr="00F77A22">
        <w:rPr>
          <w:rFonts w:ascii="Times New Roman" w:hAnsi="Times New Roman" w:cs="Times New Roman"/>
          <w:sz w:val="24"/>
          <w:szCs w:val="24"/>
        </w:rPr>
        <w:t>mientras el índice de persis</w:t>
      </w:r>
      <w:r w:rsidR="009A08DF" w:rsidRPr="00F77A22">
        <w:rPr>
          <w:rFonts w:ascii="Times New Roman" w:hAnsi="Times New Roman" w:cs="Times New Roman"/>
          <w:sz w:val="24"/>
          <w:szCs w:val="24"/>
        </w:rPr>
        <w:t xml:space="preserve">tencia sindromática era 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bajo (15% a la edad de 25 años), </w:t>
      </w:r>
      <w:r w:rsidR="009A08DF" w:rsidRPr="00F77A22">
        <w:rPr>
          <w:rFonts w:ascii="Times New Roman" w:hAnsi="Times New Roman" w:cs="Times New Roman"/>
          <w:sz w:val="24"/>
          <w:szCs w:val="24"/>
        </w:rPr>
        <w:t xml:space="preserve">pero 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el índice de la persistencia sintomática (sujetos que se encuentran en un nivel </w:t>
      </w:r>
      <w:proofErr w:type="spellStart"/>
      <w:r w:rsidR="000244C7" w:rsidRPr="00F77A22">
        <w:rPr>
          <w:rFonts w:ascii="Times New Roman" w:hAnsi="Times New Roman" w:cs="Times New Roman"/>
          <w:sz w:val="24"/>
          <w:szCs w:val="24"/>
        </w:rPr>
        <w:t>subumbral</w:t>
      </w:r>
      <w:proofErr w:type="spellEnd"/>
      <w:r w:rsidR="000244C7" w:rsidRPr="00F77A22">
        <w:rPr>
          <w:rFonts w:ascii="Times New Roman" w:hAnsi="Times New Roman" w:cs="Times New Roman"/>
          <w:sz w:val="24"/>
          <w:szCs w:val="24"/>
        </w:rPr>
        <w:t xml:space="preserve"> para los criterios del TDAH) era mucho mayor (65%</w:t>
      </w:r>
      <w:r w:rsidR="00784E2D" w:rsidRPr="00F77A22">
        <w:rPr>
          <w:rFonts w:ascii="Times New Roman" w:hAnsi="Times New Roman" w:cs="Times New Roman"/>
          <w:sz w:val="24"/>
          <w:szCs w:val="24"/>
        </w:rPr>
        <w:t>)</w:t>
      </w:r>
      <w:r w:rsidR="002C6D3F" w:rsidRPr="00F77A22">
        <w:rPr>
          <w:rFonts w:ascii="Times New Roman" w:hAnsi="Times New Roman" w:cs="Times New Roman"/>
          <w:sz w:val="24"/>
          <w:szCs w:val="24"/>
        </w:rPr>
        <w:t>. L</w:t>
      </w:r>
      <w:r w:rsidR="000244C7" w:rsidRPr="00F77A22">
        <w:rPr>
          <w:rFonts w:ascii="Times New Roman" w:hAnsi="Times New Roman" w:cs="Times New Roman"/>
          <w:sz w:val="24"/>
          <w:szCs w:val="24"/>
        </w:rPr>
        <w:t>os resultados apoya</w:t>
      </w:r>
      <w:r w:rsidR="00CE1721" w:rsidRPr="00F77A22">
        <w:rPr>
          <w:rFonts w:ascii="Times New Roman" w:hAnsi="Times New Roman" w:cs="Times New Roman"/>
          <w:sz w:val="24"/>
          <w:szCs w:val="24"/>
        </w:rPr>
        <w:t>n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el planteamiento de que las estimaciones de la persistencia del TDAH dependen en gran medida en cómo se de</w:t>
      </w:r>
      <w:r w:rsidR="00B31F86" w:rsidRPr="00F77A22">
        <w:rPr>
          <w:rFonts w:ascii="Times New Roman" w:hAnsi="Times New Roman" w:cs="Times New Roman"/>
          <w:sz w:val="24"/>
          <w:szCs w:val="24"/>
        </w:rPr>
        <w:t>fine el trastorno;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B31F86" w:rsidRPr="00F77A22">
        <w:rPr>
          <w:rFonts w:ascii="Times New Roman" w:hAnsi="Times New Roman" w:cs="Times New Roman"/>
          <w:sz w:val="24"/>
          <w:szCs w:val="24"/>
        </w:rPr>
        <w:t>e</w:t>
      </w:r>
      <w:r w:rsidR="000244C7" w:rsidRPr="00F77A22">
        <w:rPr>
          <w:rFonts w:ascii="Times New Roman" w:hAnsi="Times New Roman" w:cs="Times New Roman"/>
          <w:sz w:val="24"/>
          <w:szCs w:val="24"/>
        </w:rPr>
        <w:t>s</w:t>
      </w:r>
      <w:r w:rsidR="007710AE" w:rsidRPr="00F77A22">
        <w:rPr>
          <w:rFonts w:ascii="Times New Roman" w:hAnsi="Times New Roman" w:cs="Times New Roman"/>
          <w:sz w:val="24"/>
          <w:szCs w:val="24"/>
        </w:rPr>
        <w:t>to sugiere que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aunque un sujeto no cumpla los cri</w:t>
      </w:r>
      <w:r w:rsidR="00B31F86" w:rsidRPr="00F77A22">
        <w:rPr>
          <w:rFonts w:ascii="Times New Roman" w:hAnsi="Times New Roman" w:cs="Times New Roman"/>
          <w:sz w:val="24"/>
          <w:szCs w:val="24"/>
        </w:rPr>
        <w:t xml:space="preserve">terios diagnósticos para </w:t>
      </w:r>
      <w:r w:rsidR="00784E2D" w:rsidRPr="00F77A22">
        <w:rPr>
          <w:rFonts w:ascii="Times New Roman" w:hAnsi="Times New Roman" w:cs="Times New Roman"/>
          <w:sz w:val="24"/>
          <w:szCs w:val="24"/>
        </w:rPr>
        <w:t>TDA-</w:t>
      </w:r>
      <w:r w:rsidR="009A08DF" w:rsidRPr="00F77A22">
        <w:rPr>
          <w:rFonts w:ascii="Times New Roman" w:hAnsi="Times New Roman" w:cs="Times New Roman"/>
          <w:sz w:val="24"/>
          <w:szCs w:val="24"/>
        </w:rPr>
        <w:t>H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no significa que no posea alteraciones y dificultades relacionadas con dicho trastorno, </w:t>
      </w:r>
      <w:r w:rsidR="005F659F" w:rsidRPr="00F77A22">
        <w:rPr>
          <w:rFonts w:ascii="Times New Roman" w:hAnsi="Times New Roman" w:cs="Times New Roman"/>
          <w:sz w:val="24"/>
          <w:szCs w:val="24"/>
        </w:rPr>
        <w:lastRenderedPageBreak/>
        <w:t xml:space="preserve">siendo </w:t>
      </w:r>
      <w:r w:rsidR="000244C7" w:rsidRPr="00F77A22">
        <w:rPr>
          <w:rFonts w:ascii="Times New Roman" w:hAnsi="Times New Roman" w:cs="Times New Roman"/>
          <w:sz w:val="24"/>
          <w:szCs w:val="24"/>
        </w:rPr>
        <w:t>la disfunción ejecutiva</w:t>
      </w:r>
      <w:r w:rsidR="00D75988" w:rsidRPr="00F77A22">
        <w:rPr>
          <w:rFonts w:ascii="Times New Roman" w:hAnsi="Times New Roman" w:cs="Times New Roman"/>
          <w:sz w:val="24"/>
          <w:szCs w:val="24"/>
        </w:rPr>
        <w:t xml:space="preserve"> (DE)</w:t>
      </w:r>
      <w:r w:rsidR="005F659F" w:rsidRPr="00F77A22">
        <w:rPr>
          <w:rFonts w:ascii="Times New Roman" w:hAnsi="Times New Roman" w:cs="Times New Roman"/>
          <w:sz w:val="24"/>
          <w:szCs w:val="24"/>
        </w:rPr>
        <w:t xml:space="preserve"> una de las dificultades más frecuentemente descritas</w:t>
      </w:r>
      <w:r w:rsidR="003718A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3718AE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raone&lt;/Author&gt;&lt;Year&gt;2006&lt;/Year&gt;&lt;IDText&gt;The age-dependent decline of attention deficit hyperactivity disorder: a meta-analysis of follow-up studies&lt;/IDText&gt;&lt;DisplayText&gt;(Faraone, Biederman, &amp;amp; Mick, 2006)&lt;/DisplayText&gt;&lt;record&gt;&lt;dates&gt;&lt;pub-dates&gt;&lt;date&gt;Feb&lt;/date&gt;&lt;/pub-dates&gt;&lt;year&gt;2006&lt;/year&gt;&lt;/dates&gt;&lt;keywords&gt;&lt;keyword&gt;Age Factors&lt;/keyword&gt;&lt;keyword&gt;Age of Onset&lt;/keyword&gt;&lt;keyword&gt;Aging&lt;/keyword&gt;&lt;keyword&gt;Attention Deficit Disorder with Hyperactivity&lt;/keyword&gt;&lt;keyword&gt;Follow-Up Studies&lt;/keyword&gt;&lt;keyword&gt;Humans&lt;/keyword&gt;&lt;keyword&gt;Meta-Analysis as Topic&lt;/keyword&gt;&lt;/keywords&gt;&lt;urls&gt;&lt;related-urls&gt;&lt;url&gt;https://www.ncbi.nlm.nih.gov/pubmed/16420712&lt;/url&gt;&lt;/related-urls&gt;&lt;/urls&gt;&lt;isbn&gt;0033-2917&lt;/isbn&gt;&lt;titles&gt;&lt;title&gt;The age-dependent decline of attention deficit hyperactivity disorder: a meta-analysis of follow-up studies&lt;/title&gt;&lt;secondary-title&gt;Psychol Med&lt;/secondary-title&gt;&lt;/titles&gt;&lt;pages&gt;159-65&lt;/pages&gt;&lt;number&gt;2&lt;/number&gt;&lt;contributors&gt;&lt;authors&gt;&lt;author&gt;Faraone, S. V.&lt;/author&gt;&lt;author&gt;Biederman, J.&lt;/author&gt;&lt;author&gt;Mick, E.&lt;/author&gt;&lt;/authors&gt;&lt;/contributors&gt;&lt;language&gt;eng&lt;/language&gt;&lt;added-date format="utc"&gt;1511832059&lt;/added-date&gt;&lt;ref-type name="Journal Article"&gt;17&lt;/ref-type&gt;&lt;rec-number&gt;925&lt;/rec-number&gt;&lt;last-updated-date format="utc"&gt;1511832059&lt;/last-updated-date&gt;&lt;accession-num&gt;16420712&lt;/accession-num&gt;&lt;electronic-resource-num&gt;10.1017/S003329170500471X&lt;/electronic-resource-num&gt;&lt;volume&gt;36&lt;/volume&gt;&lt;/record&gt;&lt;/Cite&gt;&lt;/EndNote&gt;</w:instrTex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3718AE" w:rsidRPr="00F77A22">
        <w:rPr>
          <w:rFonts w:ascii="Times New Roman" w:hAnsi="Times New Roman" w:cs="Times New Roman"/>
          <w:noProof/>
          <w:sz w:val="24"/>
          <w:szCs w:val="24"/>
        </w:rPr>
        <w:t>(Faraone, Biederman, &amp; Mick, 2006)</w: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0244C7" w:rsidRPr="00F77A22">
        <w:rPr>
          <w:rFonts w:ascii="Times New Roman" w:hAnsi="Times New Roman" w:cs="Times New Roman"/>
          <w:sz w:val="24"/>
          <w:szCs w:val="24"/>
        </w:rPr>
        <w:t>.</w:t>
      </w:r>
    </w:p>
    <w:p w14:paraId="3D6AAA3C" w14:textId="609A0332" w:rsidR="00FC2F3E" w:rsidRPr="00F77A22" w:rsidRDefault="002D0816" w:rsidP="00FD3FF1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Por otra parte, </w:t>
      </w:r>
      <w:r w:rsidR="007710AE" w:rsidRPr="00F77A22">
        <w:rPr>
          <w:rFonts w:ascii="Times New Roman" w:hAnsi="Times New Roman" w:cs="Times New Roman"/>
          <w:sz w:val="24"/>
          <w:szCs w:val="24"/>
        </w:rPr>
        <w:t xml:space="preserve">en </w:t>
      </w:r>
      <w:r w:rsidRPr="00F77A22">
        <w:rPr>
          <w:rFonts w:ascii="Times New Roman" w:hAnsi="Times New Roman" w:cs="Times New Roman"/>
          <w:sz w:val="24"/>
          <w:szCs w:val="24"/>
        </w:rPr>
        <w:t>l</w:t>
      </w:r>
      <w:r w:rsidR="00FC2F3E" w:rsidRPr="00F77A22">
        <w:rPr>
          <w:rFonts w:ascii="Times New Roman" w:hAnsi="Times New Roman" w:cs="Times New Roman"/>
          <w:sz w:val="24"/>
          <w:szCs w:val="24"/>
        </w:rPr>
        <w:t>os sist</w:t>
      </w:r>
      <w:r w:rsidR="001A2FD9" w:rsidRPr="00F77A22">
        <w:rPr>
          <w:rFonts w:ascii="Times New Roman" w:hAnsi="Times New Roman" w:cs="Times New Roman"/>
          <w:sz w:val="24"/>
          <w:szCs w:val="24"/>
        </w:rPr>
        <w:t>emas de salud de países como Estados Unidos</w:t>
      </w:r>
      <w:r w:rsidR="00FC2F3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5509CE" w:rsidRPr="00F77A22">
        <w:rPr>
          <w:rFonts w:ascii="Times New Roman" w:hAnsi="Times New Roman" w:cs="Times New Roman"/>
          <w:sz w:val="24"/>
          <w:szCs w:val="24"/>
        </w:rPr>
        <w:t>e</w:t>
      </w:r>
      <w:r w:rsidR="00FC2F3E" w:rsidRPr="00F77A22">
        <w:rPr>
          <w:rFonts w:ascii="Times New Roman" w:hAnsi="Times New Roman" w:cs="Times New Roman"/>
          <w:sz w:val="24"/>
          <w:szCs w:val="24"/>
        </w:rPr>
        <w:t xml:space="preserve"> Inglaterra</w:t>
      </w:r>
      <w:r w:rsidR="005362CD" w:rsidRPr="00F77A22">
        <w:rPr>
          <w:rFonts w:ascii="Times New Roman" w:hAnsi="Times New Roman" w:cs="Times New Roman"/>
          <w:sz w:val="24"/>
          <w:szCs w:val="24"/>
        </w:rPr>
        <w:t>, cuando los adolescentes</w:t>
      </w:r>
      <w:r w:rsidR="007710AE" w:rsidRPr="00F77A22">
        <w:rPr>
          <w:rFonts w:ascii="Times New Roman" w:hAnsi="Times New Roman" w:cs="Times New Roman"/>
          <w:sz w:val="24"/>
          <w:szCs w:val="24"/>
        </w:rPr>
        <w:t xml:space="preserve"> con TDAH cumplen sus 18 años se dejan de considerar paciente</w:t>
      </w:r>
      <w:r w:rsidR="005F659F" w:rsidRPr="00F77A22">
        <w:rPr>
          <w:rFonts w:ascii="Times New Roman" w:hAnsi="Times New Roman" w:cs="Times New Roman"/>
          <w:sz w:val="24"/>
          <w:szCs w:val="24"/>
        </w:rPr>
        <w:t>s</w:t>
      </w:r>
      <w:r w:rsidR="007710A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FsZTwvQXV0aG9yPjxZZWFyPjIwMTU8L1llYXI+PElE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</w:fldData>
        </w:fldChar>
      </w:r>
      <w:r w:rsidR="003718AE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FsZTwvQXV0aG9yPjxZZWFyPjIwMTU8L1llYXI+PElE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</w:fldData>
        </w:fldChar>
      </w:r>
      <w:r w:rsidR="003718AE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718AE" w:rsidRPr="00F77A22">
        <w:rPr>
          <w:rFonts w:ascii="Times New Roman" w:hAnsi="Times New Roman" w:cs="Times New Roman"/>
          <w:sz w:val="24"/>
          <w:szCs w:val="24"/>
        </w:rPr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3718AE" w:rsidRPr="00F77A22">
        <w:rPr>
          <w:rFonts w:ascii="Times New Roman" w:hAnsi="Times New Roman" w:cs="Times New Roman"/>
          <w:sz w:val="24"/>
          <w:szCs w:val="24"/>
        </w:rPr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3718AE" w:rsidRPr="00F77A22">
        <w:rPr>
          <w:rFonts w:ascii="Times New Roman" w:hAnsi="Times New Roman" w:cs="Times New Roman"/>
          <w:noProof/>
          <w:sz w:val="24"/>
          <w:szCs w:val="24"/>
        </w:rPr>
        <w:t>(Reale, Frassica, Gollner, &amp; Bonati, 2015; Turgay et al., 2012)</w:t>
      </w:r>
      <w:r w:rsidR="003718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FC2F3E" w:rsidRPr="00F77A22">
        <w:rPr>
          <w:rFonts w:ascii="Times New Roman" w:hAnsi="Times New Roman" w:cs="Times New Roman"/>
          <w:sz w:val="24"/>
          <w:szCs w:val="24"/>
        </w:rPr>
        <w:t xml:space="preserve">, </w:t>
      </w:r>
      <w:r w:rsidRPr="00F77A22">
        <w:rPr>
          <w:rFonts w:ascii="Times New Roman" w:hAnsi="Times New Roman" w:cs="Times New Roman"/>
          <w:sz w:val="24"/>
          <w:szCs w:val="24"/>
        </w:rPr>
        <w:t xml:space="preserve">afectando </w:t>
      </w:r>
      <w:r w:rsidR="005F659F" w:rsidRPr="00F77A22">
        <w:rPr>
          <w:rFonts w:ascii="Times New Roman" w:hAnsi="Times New Roman" w:cs="Times New Roman"/>
          <w:sz w:val="24"/>
          <w:szCs w:val="24"/>
        </w:rPr>
        <w:t xml:space="preserve">negativamente </w:t>
      </w:r>
      <w:r w:rsidR="007710AE" w:rsidRPr="00F77A22">
        <w:rPr>
          <w:rFonts w:ascii="Times New Roman" w:hAnsi="Times New Roman" w:cs="Times New Roman"/>
          <w:sz w:val="24"/>
          <w:szCs w:val="24"/>
        </w:rPr>
        <w:t>su</w:t>
      </w:r>
      <w:r w:rsidR="00FC2F3E" w:rsidRPr="00F77A22">
        <w:rPr>
          <w:rFonts w:ascii="Times New Roman" w:hAnsi="Times New Roman" w:cs="Times New Roman"/>
          <w:sz w:val="24"/>
          <w:szCs w:val="24"/>
        </w:rPr>
        <w:t xml:space="preserve"> tratamiento </w: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PC9BdXRob3I+PFllYXI+MjAxMzwvWWVhcj48SURU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</w:fldData>
        </w:fldChar>
      </w:r>
      <w:r w:rsidR="00D46812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PC9BdXRob3I+PFllYXI+MjAxMzwvWWVhcj48SURU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</w:fldData>
        </w:fldChar>
      </w:r>
      <w:r w:rsidR="00D46812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46812" w:rsidRPr="00F77A22">
        <w:rPr>
          <w:rFonts w:ascii="Times New Roman" w:hAnsi="Times New Roman" w:cs="Times New Roman"/>
          <w:sz w:val="24"/>
          <w:szCs w:val="24"/>
        </w:rPr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D46812" w:rsidRPr="00F77A22">
        <w:rPr>
          <w:rFonts w:ascii="Times New Roman" w:hAnsi="Times New Roman" w:cs="Times New Roman"/>
          <w:sz w:val="24"/>
          <w:szCs w:val="24"/>
        </w:rPr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D46812" w:rsidRPr="00F77A22">
        <w:rPr>
          <w:rFonts w:ascii="Times New Roman" w:hAnsi="Times New Roman" w:cs="Times New Roman"/>
          <w:noProof/>
          <w:sz w:val="24"/>
          <w:szCs w:val="24"/>
        </w:rPr>
        <w:t>(Hall et al., 2013; Swift et al., 2013)</w: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5F659F" w:rsidRPr="00F77A22">
        <w:rPr>
          <w:rFonts w:ascii="Times New Roman" w:hAnsi="Times New Roman" w:cs="Times New Roman"/>
          <w:sz w:val="24"/>
          <w:szCs w:val="24"/>
        </w:rPr>
        <w:t xml:space="preserve">También </w:t>
      </w:r>
      <w:r w:rsidR="007710AE" w:rsidRPr="00F77A22">
        <w:rPr>
          <w:rFonts w:ascii="Times New Roman" w:hAnsi="Times New Roman" w:cs="Times New Roman"/>
          <w:sz w:val="24"/>
          <w:szCs w:val="24"/>
        </w:rPr>
        <w:t>se ha encontrado que al comparar los adolescentes con los jóvenes con TDA</w:t>
      </w:r>
      <w:r w:rsidR="001E4C1F" w:rsidRPr="00F77A22">
        <w:rPr>
          <w:rFonts w:ascii="Times New Roman" w:hAnsi="Times New Roman" w:cs="Times New Roman"/>
          <w:sz w:val="24"/>
          <w:szCs w:val="24"/>
        </w:rPr>
        <w:t>-A</w:t>
      </w:r>
      <w:r w:rsidR="00FC2F3E" w:rsidRPr="00F77A22">
        <w:rPr>
          <w:rFonts w:ascii="Times New Roman" w:hAnsi="Times New Roman" w:cs="Times New Roman"/>
          <w:sz w:val="24"/>
          <w:szCs w:val="24"/>
        </w:rPr>
        <w:t xml:space="preserve"> existe una importante tendencia</w:t>
      </w:r>
      <w:r w:rsidR="00770024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3718AE" w:rsidRPr="00F77A22">
        <w:rPr>
          <w:rFonts w:ascii="Times New Roman" w:hAnsi="Times New Roman" w:cs="Times New Roman"/>
          <w:sz w:val="24"/>
          <w:szCs w:val="24"/>
        </w:rPr>
        <w:t>de estos</w:t>
      </w:r>
      <w:r w:rsidR="00770024" w:rsidRPr="00F77A22">
        <w:rPr>
          <w:rFonts w:ascii="Times New Roman" w:hAnsi="Times New Roman" w:cs="Times New Roman"/>
          <w:sz w:val="24"/>
          <w:szCs w:val="24"/>
        </w:rPr>
        <w:t xml:space="preserve"> último</w:t>
      </w:r>
      <w:r w:rsidR="003718AE" w:rsidRPr="00F77A22">
        <w:rPr>
          <w:rFonts w:ascii="Times New Roman" w:hAnsi="Times New Roman" w:cs="Times New Roman"/>
          <w:sz w:val="24"/>
          <w:szCs w:val="24"/>
        </w:rPr>
        <w:t>s</w:t>
      </w:r>
      <w:r w:rsidR="00770024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FC2F3E" w:rsidRPr="00F77A22">
        <w:rPr>
          <w:rFonts w:ascii="Times New Roman" w:hAnsi="Times New Roman" w:cs="Times New Roman"/>
          <w:sz w:val="24"/>
          <w:szCs w:val="24"/>
        </w:rPr>
        <w:t>a dejar el tr</w:t>
      </w:r>
      <w:r w:rsidR="00D46812" w:rsidRPr="00F77A22">
        <w:rPr>
          <w:rFonts w:ascii="Times New Roman" w:hAnsi="Times New Roman" w:cs="Times New Roman"/>
          <w:sz w:val="24"/>
          <w:szCs w:val="24"/>
        </w:rPr>
        <w:t>atamient</w:t>
      </w:r>
      <w:r w:rsidR="00C62692" w:rsidRPr="00F77A22">
        <w:rPr>
          <w:rFonts w:ascii="Times New Roman" w:hAnsi="Times New Roman" w:cs="Times New Roman"/>
          <w:sz w:val="24"/>
          <w:szCs w:val="24"/>
        </w:rPr>
        <w:t>o farmacológico dificultando</w:t>
      </w:r>
      <w:r w:rsidR="00D46812" w:rsidRPr="00F77A22">
        <w:rPr>
          <w:rFonts w:ascii="Times New Roman" w:hAnsi="Times New Roman" w:cs="Times New Roman"/>
          <w:sz w:val="24"/>
          <w:szCs w:val="24"/>
        </w:rPr>
        <w:t xml:space="preserve"> las características de su trastorno </w: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D46812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ansen&lt;/Author&gt;&lt;Year&gt;2015&lt;/Year&gt;&lt;IDText&gt;Attention Deficit Hyperactivity Disorder Medication Use Among Teens and Young Adults&lt;/IDText&gt;&lt;DisplayText&gt;(Johansen, Matic, &amp;amp; McAlearney, 2015)&lt;/DisplayText&gt;&lt;record&gt;&lt;dates&gt;&lt;pub-dates&gt;&lt;date&gt;Aug&lt;/date&gt;&lt;/pub-dates&gt;&lt;year&gt;2015&lt;/year&gt;&lt;/dates&gt;&lt;keywords&gt;&lt;keyword&gt;Adolescent&lt;/keyword&gt;&lt;keyword&gt;Adult&lt;/keyword&gt;&lt;keyword&gt;Age Factors&lt;/keyword&gt;&lt;keyword&gt;Attention Deficit Disorder with Hyperactivity&lt;/keyword&gt;&lt;keyword&gt;Central Nervous System Stimulants&lt;/keyword&gt;&lt;keyword&gt;Child&lt;/keyword&gt;&lt;keyword&gt;Cross-Sectional Studies&lt;/keyword&gt;&lt;keyword&gt;Female&lt;/keyword&gt;&lt;keyword&gt;Humans&lt;/keyword&gt;&lt;keyword&gt;Insurance, Health&lt;/keyword&gt;&lt;keyword&gt;Logistic Models&lt;/keyword&gt;&lt;keyword&gt;Male&lt;/keyword&gt;&lt;keyword&gt;Multivariate Analysis&lt;/keyword&gt;&lt;keyword&gt;Young Adult&lt;/keyword&gt;&lt;/keywords&gt;&lt;urls&gt;&lt;related-urls&gt;&lt;url&gt;https://www.ncbi.nlm.nih.gov/pubmed/26026476&lt;/url&gt;&lt;/related-urls&gt;&lt;/urls&gt;&lt;isbn&gt;1879-1972&lt;/isbn&gt;&lt;titles&gt;&lt;title&gt;Attention Deficit Hyperactivity Disorder Medication Use Among Teens and Young Adults&lt;/title&gt;&lt;secondary-title&gt;J Adolesc Health&lt;/secondary-title&gt;&lt;/titles&gt;&lt;pages&gt;192-7&lt;/pages&gt;&lt;number&gt;2&lt;/number&gt;&lt;contributors&gt;&lt;authors&gt;&lt;author&gt;Johansen, M. E.&lt;/author&gt;&lt;author&gt;Matic, K.&lt;/author&gt;&lt;author&gt;McAlearney, A. S.&lt;/author&gt;&lt;/authors&gt;&lt;/contributors&gt;&lt;language&gt;ENG&lt;/language&gt;&lt;added-date format="utc"&gt;1478638520&lt;/added-date&gt;&lt;ref-type name="Journal Article"&gt;17&lt;/ref-type&gt;&lt;rec-number&gt;792&lt;/rec-number&gt;&lt;last-updated-date format="utc"&gt;1478638520&lt;/last-updated-date&gt;&lt;accession-num&gt;26026476&lt;/accession-num&gt;&lt;electronic-resource-num&gt;10.1016/j.jadohealth.2015.04.009&lt;/electronic-resource-num&gt;&lt;volume&gt;57&lt;/volume&gt;&lt;/record&gt;&lt;/Cite&gt;&lt;/EndNote&gt;</w:instrTex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D46812" w:rsidRPr="00F77A22">
        <w:rPr>
          <w:rFonts w:ascii="Times New Roman" w:hAnsi="Times New Roman" w:cs="Times New Roman"/>
          <w:noProof/>
          <w:sz w:val="24"/>
          <w:szCs w:val="24"/>
        </w:rPr>
        <w:t>(Johansen, Matic, &amp; McAlearney, 2015)</w:t>
      </w:r>
      <w:r w:rsidR="00D46812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D46812" w:rsidRPr="00F77A2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EFD3B0" w14:textId="7D4A3F21" w:rsidR="007143CD" w:rsidRPr="00F77A22" w:rsidRDefault="009A08DF" w:rsidP="00FD3FF1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Diversas </w:t>
      </w:r>
      <w:r w:rsidR="00233DFD" w:rsidRPr="00F77A22">
        <w:rPr>
          <w:rFonts w:ascii="Times New Roman" w:hAnsi="Times New Roman" w:cs="Times New Roman"/>
          <w:sz w:val="24"/>
          <w:szCs w:val="24"/>
        </w:rPr>
        <w:t>i</w:t>
      </w:r>
      <w:r w:rsidR="0056073E" w:rsidRPr="00F77A22">
        <w:rPr>
          <w:rFonts w:ascii="Times New Roman" w:hAnsi="Times New Roman" w:cs="Times New Roman"/>
          <w:sz w:val="24"/>
          <w:szCs w:val="24"/>
        </w:rPr>
        <w:t>nvestigaciones han identificado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una relación </w:t>
      </w:r>
      <w:r w:rsidR="00233DFD" w:rsidRPr="00F77A22">
        <w:rPr>
          <w:rFonts w:ascii="Times New Roman" w:hAnsi="Times New Roman" w:cs="Times New Roman"/>
          <w:sz w:val="24"/>
          <w:szCs w:val="24"/>
        </w:rPr>
        <w:t>negativa</w:t>
      </w:r>
      <w:r w:rsidR="0056073E" w:rsidRPr="00F77A22">
        <w:rPr>
          <w:rFonts w:ascii="Times New Roman" w:hAnsi="Times New Roman" w:cs="Times New Roman"/>
          <w:sz w:val="24"/>
          <w:szCs w:val="24"/>
        </w:rPr>
        <w:t xml:space="preserve">mente </w:t>
      </w:r>
      <w:r w:rsidR="00233DFD" w:rsidRPr="00F77A22">
        <w:rPr>
          <w:rFonts w:ascii="Times New Roman" w:hAnsi="Times New Roman" w:cs="Times New Roman"/>
          <w:sz w:val="24"/>
          <w:szCs w:val="24"/>
        </w:rPr>
        <w:t>significativ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entre los años de escolaridad y los síntomas de TDA</w:t>
      </w:r>
      <w:r w:rsidR="001E4C1F" w:rsidRPr="00F77A22">
        <w:rPr>
          <w:rFonts w:ascii="Times New Roman" w:hAnsi="Times New Roman" w:cs="Times New Roman"/>
          <w:sz w:val="24"/>
          <w:szCs w:val="24"/>
        </w:rPr>
        <w:t>-A</w:t>
      </w:r>
      <w:r w:rsidR="00D94ED1" w:rsidRPr="00F77A22">
        <w:rPr>
          <w:rFonts w:ascii="Times New Roman" w:hAnsi="Times New Roman" w:cs="Times New Roman"/>
          <w:sz w:val="24"/>
          <w:szCs w:val="24"/>
        </w:rPr>
        <w:t>,</w:t>
      </w:r>
      <w:r w:rsidR="00365B82" w:rsidRPr="00F77A22">
        <w:rPr>
          <w:rFonts w:ascii="Times New Roman" w:hAnsi="Times New Roman" w:cs="Times New Roman"/>
          <w:sz w:val="24"/>
          <w:szCs w:val="24"/>
        </w:rPr>
        <w:t xml:space="preserve"> más síntomas </w:t>
      </w:r>
      <w:r w:rsidRPr="00F77A22">
        <w:rPr>
          <w:rFonts w:ascii="Times New Roman" w:hAnsi="Times New Roman" w:cs="Times New Roman"/>
          <w:sz w:val="24"/>
          <w:szCs w:val="24"/>
        </w:rPr>
        <w:t xml:space="preserve">implica </w:t>
      </w:r>
      <w:r w:rsidR="00580682" w:rsidRPr="00F77A22">
        <w:rPr>
          <w:rFonts w:ascii="Times New Roman" w:hAnsi="Times New Roman" w:cs="Times New Roman"/>
          <w:sz w:val="24"/>
          <w:szCs w:val="24"/>
        </w:rPr>
        <w:t>menos años de escolaridad</w:t>
      </w:r>
      <w:r w:rsidR="00D94ED1" w:rsidRPr="00F77A22">
        <w:rPr>
          <w:rFonts w:ascii="Times New Roman" w:hAnsi="Times New Roman" w:cs="Times New Roman"/>
          <w:sz w:val="24"/>
          <w:szCs w:val="24"/>
        </w:rPr>
        <w:t>, y un bajo rendimiento de pruebas psicológicas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k8L0F1dGhvcj48WWVhcj4yMDE1PC9ZZWFyPjxJRFRl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</w:fldData>
        </w:fldChar>
      </w:r>
      <w:r w:rsidR="00F15DAE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k8L0F1dGhvcj48WWVhcj4yMDE1PC9ZZWFyPjxJRFRl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</w:fldData>
        </w:fldChar>
      </w:r>
      <w:r w:rsidR="00F15DAE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15DAE" w:rsidRPr="00F77A22">
        <w:rPr>
          <w:rFonts w:ascii="Times New Roman" w:hAnsi="Times New Roman" w:cs="Times New Roman"/>
          <w:sz w:val="24"/>
          <w:szCs w:val="24"/>
        </w:rPr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F15DAE" w:rsidRPr="00F77A22">
        <w:rPr>
          <w:rFonts w:ascii="Times New Roman" w:hAnsi="Times New Roman" w:cs="Times New Roman"/>
          <w:sz w:val="24"/>
          <w:szCs w:val="24"/>
        </w:rPr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F15DAE" w:rsidRPr="00F77A22">
        <w:rPr>
          <w:rFonts w:ascii="Times New Roman" w:hAnsi="Times New Roman" w:cs="Times New Roman"/>
          <w:noProof/>
          <w:sz w:val="24"/>
          <w:szCs w:val="24"/>
        </w:rPr>
        <w:t>(Foy, 2015; Soendergaard et al., 2015)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0B7ECF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Pr="00F77A22">
        <w:rPr>
          <w:rFonts w:ascii="Times New Roman" w:hAnsi="Times New Roman" w:cs="Times New Roman"/>
          <w:sz w:val="24"/>
          <w:szCs w:val="24"/>
        </w:rPr>
        <w:t xml:space="preserve">Otros estudios muestran mayores </w:t>
      </w:r>
      <w:r w:rsidR="00580682" w:rsidRPr="00F77A22">
        <w:rPr>
          <w:rFonts w:ascii="Times New Roman" w:hAnsi="Times New Roman" w:cs="Times New Roman"/>
          <w:sz w:val="24"/>
          <w:szCs w:val="24"/>
        </w:rPr>
        <w:t>dificultades de desempeño</w:t>
      </w:r>
      <w:r w:rsidR="00932518" w:rsidRPr="00F77A22">
        <w:rPr>
          <w:rFonts w:ascii="Times New Roman" w:hAnsi="Times New Roman" w:cs="Times New Roman"/>
          <w:sz w:val="24"/>
          <w:szCs w:val="24"/>
        </w:rPr>
        <w:t xml:space="preserve"> académico,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laboral y psico-social</w:t>
      </w:r>
      <w:r w:rsidR="005362CD" w:rsidRPr="00F77A22">
        <w:rPr>
          <w:rFonts w:ascii="Times New Roman" w:hAnsi="Times New Roman" w:cs="Times New Roman"/>
          <w:sz w:val="24"/>
          <w:szCs w:val="24"/>
        </w:rPr>
        <w:t xml:space="preserve"> que la población control 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JhbnNraTwvQXV0aG9yPjxZZWFyPjIwMDg8L1llYXI+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</w:fldData>
        </w:fldChar>
      </w:r>
      <w:r w:rsidR="00227100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27100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JhbnNraTwvQXV0aG9yPjxZZWFyPjIwMDg8L1llYXI+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</w:fldData>
        </w:fldChar>
      </w:r>
      <w:r w:rsidR="00227100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27100" w:rsidRPr="00F77A22">
        <w:rPr>
          <w:rFonts w:ascii="Times New Roman" w:hAnsi="Times New Roman" w:cs="Times New Roman"/>
          <w:sz w:val="24"/>
          <w:szCs w:val="24"/>
        </w:rPr>
      </w:r>
      <w:r w:rsidR="00227100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F15DAE" w:rsidRPr="00F77A22">
        <w:rPr>
          <w:rFonts w:ascii="Times New Roman" w:hAnsi="Times New Roman" w:cs="Times New Roman"/>
          <w:sz w:val="24"/>
          <w:szCs w:val="24"/>
        </w:rPr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227100" w:rsidRPr="00F77A22">
        <w:rPr>
          <w:rFonts w:ascii="Times New Roman" w:hAnsi="Times New Roman" w:cs="Times New Roman"/>
          <w:noProof/>
          <w:sz w:val="24"/>
          <w:szCs w:val="24"/>
        </w:rPr>
        <w:t>(Fedele, Lefler, Hartung, &amp; Canu, 2012; Sobanski et al., 2008)</w:t>
      </w:r>
      <w:r w:rsidR="00F15DA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362CD" w:rsidRPr="00F77A22">
        <w:rPr>
          <w:rFonts w:ascii="Times New Roman" w:hAnsi="Times New Roman" w:cs="Times New Roman"/>
          <w:sz w:val="24"/>
          <w:szCs w:val="24"/>
        </w:rPr>
        <w:t>.</w:t>
      </w:r>
      <w:r w:rsidR="00A0705D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7143CD" w:rsidRPr="00F77A22">
        <w:rPr>
          <w:rFonts w:ascii="Times New Roman" w:hAnsi="Times New Roman" w:cs="Times New Roman"/>
          <w:sz w:val="24"/>
          <w:szCs w:val="24"/>
        </w:rPr>
        <w:t xml:space="preserve">Los estudiantes que son </w:t>
      </w:r>
      <w:r w:rsidR="00662F16" w:rsidRPr="00F77A22">
        <w:rPr>
          <w:rFonts w:ascii="Times New Roman" w:hAnsi="Times New Roman" w:cs="Times New Roman"/>
          <w:sz w:val="24"/>
          <w:szCs w:val="24"/>
        </w:rPr>
        <w:t>diagnosticados</w:t>
      </w:r>
      <w:r w:rsidR="007143CD" w:rsidRPr="00F77A22">
        <w:rPr>
          <w:rFonts w:ascii="Times New Roman" w:hAnsi="Times New Roman" w:cs="Times New Roman"/>
          <w:sz w:val="24"/>
          <w:szCs w:val="24"/>
        </w:rPr>
        <w:t xml:space="preserve"> con TDA-A reportaron tener mayores problemas con el funcionamiento académico, debido a evaluaciones con tiempo límite (eficiencia para responder/resolver), mayor tiempo para completar tareas, y percepción de sobre-esfuerzo para obtener buenas calificaciones (</w:t>
      </w:r>
      <w:proofErr w:type="spellStart"/>
      <w:r w:rsidR="001428BD" w:rsidRPr="00F77A22">
        <w:rPr>
          <w:rFonts w:ascii="Times New Roman" w:hAnsi="Times New Roman" w:cs="Times New Roman"/>
          <w:sz w:val="24"/>
          <w:szCs w:val="24"/>
        </w:rPr>
        <w:t>Dupaul</w:t>
      </w:r>
      <w:proofErr w:type="spellEnd"/>
      <w:r w:rsidR="001428BD" w:rsidRPr="00F77A22">
        <w:rPr>
          <w:rFonts w:ascii="Times New Roman" w:hAnsi="Times New Roman" w:cs="Times New Roman"/>
          <w:sz w:val="24"/>
          <w:szCs w:val="24"/>
        </w:rPr>
        <w:t xml:space="preserve">, Dell, </w:t>
      </w:r>
      <w:proofErr w:type="spellStart"/>
      <w:r w:rsidR="001428BD" w:rsidRPr="00F77A22">
        <w:rPr>
          <w:rFonts w:ascii="Times New Roman" w:hAnsi="Times New Roman" w:cs="Times New Roman"/>
          <w:sz w:val="24"/>
          <w:szCs w:val="24"/>
        </w:rPr>
        <w:t>Weyant</w:t>
      </w:r>
      <w:proofErr w:type="spellEnd"/>
      <w:r w:rsidR="001428BD" w:rsidRPr="00F77A2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1428BD" w:rsidRPr="00F77A22">
        <w:rPr>
          <w:rFonts w:ascii="Times New Roman" w:hAnsi="Times New Roman" w:cs="Times New Roman"/>
          <w:sz w:val="24"/>
          <w:szCs w:val="24"/>
        </w:rPr>
        <w:t>Varejao</w:t>
      </w:r>
      <w:proofErr w:type="spellEnd"/>
      <w:r w:rsidR="001428BD" w:rsidRPr="00F77A22">
        <w:rPr>
          <w:rFonts w:ascii="Times New Roman" w:hAnsi="Times New Roman" w:cs="Times New Roman"/>
          <w:sz w:val="24"/>
          <w:szCs w:val="24"/>
        </w:rPr>
        <w:t xml:space="preserve">, 2009). </w:t>
      </w:r>
    </w:p>
    <w:p w14:paraId="7AECFA2A" w14:textId="11388606" w:rsidR="007A2FBD" w:rsidRPr="00F77A22" w:rsidRDefault="007A2FBD" w:rsidP="00FD3FF1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En un estudio </w:t>
      </w:r>
      <w:r w:rsidR="005362CD" w:rsidRPr="00F77A22">
        <w:rPr>
          <w:rFonts w:ascii="Times New Roman" w:hAnsi="Times New Roman" w:cs="Times New Roman"/>
          <w:sz w:val="24"/>
          <w:szCs w:val="24"/>
        </w:rPr>
        <w:t>de capacidad</w:t>
      </w:r>
      <w:r w:rsidR="00A0705D" w:rsidRPr="00F77A22">
        <w:rPr>
          <w:rFonts w:ascii="Times New Roman" w:hAnsi="Times New Roman" w:cs="Times New Roman"/>
          <w:sz w:val="24"/>
          <w:szCs w:val="24"/>
        </w:rPr>
        <w:t xml:space="preserve"> adaptativ</w:t>
      </w:r>
      <w:r w:rsidR="005362CD" w:rsidRPr="00F77A22">
        <w:rPr>
          <w:rFonts w:ascii="Times New Roman" w:hAnsi="Times New Roman" w:cs="Times New Roman"/>
          <w:sz w:val="24"/>
          <w:szCs w:val="24"/>
        </w:rPr>
        <w:t>a</w:t>
      </w:r>
      <w:r w:rsidR="00A0705D" w:rsidRPr="00F77A22">
        <w:rPr>
          <w:rFonts w:ascii="Times New Roman" w:hAnsi="Times New Roman" w:cs="Times New Roman"/>
          <w:sz w:val="24"/>
          <w:szCs w:val="24"/>
        </w:rPr>
        <w:t xml:space="preserve"> de </w:t>
      </w:r>
      <w:r w:rsidRPr="00F77A22">
        <w:rPr>
          <w:rFonts w:ascii="Times New Roman" w:hAnsi="Times New Roman" w:cs="Times New Roman"/>
          <w:sz w:val="24"/>
          <w:szCs w:val="24"/>
        </w:rPr>
        <w:t>niños con TDAH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, </w:t>
      </w:r>
      <w:r w:rsidR="00A0705D" w:rsidRPr="00F77A22">
        <w:rPr>
          <w:rFonts w:ascii="Times New Roman" w:hAnsi="Times New Roman" w:cs="Times New Roman"/>
          <w:sz w:val="24"/>
          <w:szCs w:val="24"/>
        </w:rPr>
        <w:t>a los cuales se siguió hasta su juventud,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(media de </w:t>
      </w:r>
      <w:r w:rsidR="00C00DA8" w:rsidRPr="00F77A22">
        <w:rPr>
          <w:rFonts w:ascii="Times New Roman" w:hAnsi="Times New Roman" w:cs="Times New Roman"/>
          <w:sz w:val="24"/>
          <w:szCs w:val="24"/>
        </w:rPr>
        <w:t>20 años</w:t>
      </w:r>
      <w:r w:rsidR="00A0705D" w:rsidRPr="00F77A22">
        <w:rPr>
          <w:rFonts w:ascii="Times New Roman" w:hAnsi="Times New Roman" w:cs="Times New Roman"/>
          <w:sz w:val="24"/>
          <w:szCs w:val="24"/>
        </w:rPr>
        <w:t xml:space="preserve"> de edad</w:t>
      </w:r>
      <w:r w:rsidR="009474EC" w:rsidRPr="00F77A22">
        <w:rPr>
          <w:rFonts w:ascii="Times New Roman" w:hAnsi="Times New Roman" w:cs="Times New Roman"/>
          <w:sz w:val="24"/>
          <w:szCs w:val="24"/>
        </w:rPr>
        <w:t>)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A0705D" w:rsidRPr="00F77A22">
        <w:rPr>
          <w:rFonts w:ascii="Times New Roman" w:hAnsi="Times New Roman" w:cs="Times New Roman"/>
          <w:sz w:val="24"/>
          <w:szCs w:val="24"/>
        </w:rPr>
        <w:t xml:space="preserve">se encontró que </w:t>
      </w:r>
      <w:r w:rsidR="005362CD" w:rsidRPr="00F77A22">
        <w:rPr>
          <w:rFonts w:ascii="Times New Roman" w:hAnsi="Times New Roman" w:cs="Times New Roman"/>
          <w:sz w:val="24"/>
          <w:szCs w:val="24"/>
        </w:rPr>
        <w:t>(al comparar con un grupo cont</w:t>
      </w:r>
      <w:r w:rsidR="003118E5" w:rsidRPr="00F77A22">
        <w:rPr>
          <w:rFonts w:ascii="Times New Roman" w:hAnsi="Times New Roman" w:cs="Times New Roman"/>
          <w:sz w:val="24"/>
          <w:szCs w:val="24"/>
        </w:rPr>
        <w:t>rol</w:t>
      </w:r>
      <w:r w:rsidR="005362CD" w:rsidRPr="00F77A22">
        <w:rPr>
          <w:rFonts w:ascii="Times New Roman" w:hAnsi="Times New Roman" w:cs="Times New Roman"/>
          <w:sz w:val="24"/>
          <w:szCs w:val="24"/>
        </w:rPr>
        <w:t xml:space="preserve">) </w:t>
      </w:r>
      <w:r w:rsidRPr="00F77A22">
        <w:rPr>
          <w:rFonts w:ascii="Times New Roman" w:hAnsi="Times New Roman" w:cs="Times New Roman"/>
          <w:sz w:val="24"/>
          <w:szCs w:val="24"/>
        </w:rPr>
        <w:t>presentaban menor nivel de escolaridad (el 32% no llegó a terminar la preparatoria)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, </w:t>
      </w:r>
      <w:r w:rsidR="00C00DA8" w:rsidRPr="00F77A22">
        <w:rPr>
          <w:rFonts w:ascii="Times New Roman" w:hAnsi="Times New Roman" w:cs="Times New Roman"/>
          <w:sz w:val="24"/>
          <w:szCs w:val="24"/>
        </w:rPr>
        <w:t>baja ef</w:t>
      </w:r>
      <w:r w:rsidRPr="00F77A22">
        <w:rPr>
          <w:rFonts w:ascii="Times New Roman" w:hAnsi="Times New Roman" w:cs="Times New Roman"/>
          <w:sz w:val="24"/>
          <w:szCs w:val="24"/>
        </w:rPr>
        <w:t>iciencia laboral</w:t>
      </w:r>
      <w:r w:rsidR="009474EC" w:rsidRPr="00F77A22">
        <w:rPr>
          <w:rFonts w:ascii="Times New Roman" w:hAnsi="Times New Roman" w:cs="Times New Roman"/>
          <w:sz w:val="24"/>
          <w:szCs w:val="24"/>
        </w:rPr>
        <w:t>,</w:t>
      </w:r>
      <w:r w:rsidR="00C00DA8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mayor 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deserción laboral por despidos y un alto grado </w:t>
      </w:r>
      <w:r w:rsidR="00C62692" w:rsidRPr="00F77A22">
        <w:rPr>
          <w:rFonts w:ascii="Times New Roman" w:hAnsi="Times New Roman" w:cs="Times New Roman"/>
          <w:sz w:val="24"/>
          <w:szCs w:val="24"/>
        </w:rPr>
        <w:t xml:space="preserve">de </w:t>
      </w:r>
      <w:r w:rsidR="009474EC" w:rsidRPr="00F77A22">
        <w:rPr>
          <w:rFonts w:ascii="Times New Roman" w:hAnsi="Times New Roman" w:cs="Times New Roman"/>
          <w:sz w:val="24"/>
          <w:szCs w:val="24"/>
        </w:rPr>
        <w:t>dificultad en la interacción social</w:t>
      </w:r>
      <w:r w:rsidR="00C62692" w:rsidRPr="00F77A22">
        <w:rPr>
          <w:rFonts w:ascii="Times New Roman" w:hAnsi="Times New Roman" w:cs="Times New Roman"/>
          <w:sz w:val="24"/>
          <w:szCs w:val="24"/>
        </w:rPr>
        <w:t>,</w:t>
      </w:r>
      <w:r w:rsidR="00C00DA8" w:rsidRPr="00F77A22">
        <w:rPr>
          <w:rFonts w:ascii="Times New Roman" w:hAnsi="Times New Roman" w:cs="Times New Roman"/>
          <w:sz w:val="24"/>
          <w:szCs w:val="24"/>
        </w:rPr>
        <w:t xml:space="preserve"> y para mantener una amistad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C00DA8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kley&lt;/Author&gt;&lt;Year&gt;2006&lt;/Year&gt;&lt;IDText&gt;Young adult outcome of hyperactive children: adaptive functioning in major life activities&lt;/IDText&gt;&lt;DisplayText&gt;(Barkley, Fischer, Smallish, &amp;amp; Fletcher, 2006)&lt;/DisplayText&gt;&lt;record&gt;&lt;dates&gt;&lt;pub-dates&gt;&lt;date&gt;Feb&lt;/date&gt;&lt;/pub-dates&gt;&lt;year&gt;2006&lt;/year&gt;&lt;/dates&gt;&lt;keywords&gt;&lt;keyword&gt;Activities of Daily Living&lt;/keyword&gt;&lt;keyword&gt;Adult&lt;/keyword&gt;&lt;keyword&gt;Attention Deficit Disorder with Hyperactivity&lt;/keyword&gt;&lt;keyword&gt;Case-Control Studies&lt;/keyword&gt;&lt;keyword&gt;Child&lt;/keyword&gt;&lt;keyword&gt;Educational Status&lt;/keyword&gt;&lt;keyword&gt;Employment&lt;/keyword&gt;&lt;keyword&gt;Female&lt;/keyword&gt;&lt;keyword&gt;Follow-Up Studies&lt;/keyword&gt;&lt;keyword&gt;Humans&lt;/keyword&gt;&lt;keyword&gt;Interpersonal Relations&lt;/keyword&gt;&lt;keyword&gt;Male&lt;/keyword&gt;&lt;keyword&gt;Multivariate Analysis&lt;/keyword&gt;&lt;keyword&gt;Psychomotor Agitation&lt;/keyword&gt;&lt;keyword&gt;Regression Analysis&lt;/keyword&gt;&lt;keyword&gt;Social Adjustment&lt;/keyword&gt;&lt;keyword&gt;United States&lt;/keyword&gt;&lt;/keywords&gt;&lt;urls&gt;&lt;related-urls&gt;&lt;url&gt;https://www.ncbi.nlm.nih.gov/pubmed/16429090&lt;/url&gt;&lt;/related-urls&gt;&lt;/urls&gt;&lt;isbn&gt;0890-8567&lt;/isbn&gt;&lt;titles&gt;&lt;title&gt;Young adult outcome of hyperactive children: adaptive functioning in major life activities&lt;/title&gt;&lt;secondary-title&gt;J Am Acad Child Adolesc Psychiatry&lt;/secondary-title&gt;&lt;/titles&gt;&lt;pages&gt;192-202&lt;/pages&gt;&lt;number&gt;2&lt;/number&gt;&lt;contributors&gt;&lt;authors&gt;&lt;author&gt;Barkley, R. A.&lt;/author&gt;&lt;author&gt;Fischer, M.&lt;/author&gt;&lt;author&gt;Smallish, L.&lt;/author&gt;&lt;author&gt;Fletcher, K.&lt;/author&gt;&lt;/authors&gt;&lt;/contributors&gt;&lt;language&gt;eng&lt;/language&gt;&lt;added-date format="utc"&gt;1487681450&lt;/added-date&gt;&lt;ref-type name="Journal Article"&gt;17&lt;/ref-type&gt;&lt;rec-number&gt;817&lt;/rec-number&gt;&lt;last-updated-date format="utc"&gt;1487681450&lt;/last-updated-date&gt;&lt;accession-num&gt;16429090&lt;/accession-num&gt;&lt;electronic-resource-num&gt;10.1097/01.chi.0000189134.97436.e2&lt;/electronic-resource-num&gt;&lt;volume&gt;45&lt;/volume&gt;&lt;/record&gt;&lt;/Cite&gt;&lt;/EndNote&gt;</w:instrTex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C00DA8" w:rsidRPr="00F77A22">
        <w:rPr>
          <w:rFonts w:ascii="Times New Roman" w:hAnsi="Times New Roman" w:cs="Times New Roman"/>
          <w:noProof/>
          <w:sz w:val="24"/>
          <w:szCs w:val="24"/>
        </w:rPr>
        <w:t>(Barkley, Fischer, Smallish, &amp; Fletcher, 2006)</w: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52582B" w:rsidRPr="00F77A22">
        <w:rPr>
          <w:rFonts w:ascii="Times New Roman" w:hAnsi="Times New Roman" w:cs="Times New Roman"/>
          <w:sz w:val="24"/>
          <w:szCs w:val="24"/>
        </w:rPr>
        <w:t>Algunas de e</w:t>
      </w:r>
      <w:r w:rsidRPr="00F77A22">
        <w:rPr>
          <w:rFonts w:ascii="Times New Roman" w:hAnsi="Times New Roman" w:cs="Times New Roman"/>
          <w:sz w:val="24"/>
          <w:szCs w:val="24"/>
        </w:rPr>
        <w:t xml:space="preserve">stas </w:t>
      </w:r>
      <w:r w:rsidR="009474EC" w:rsidRPr="00F77A22">
        <w:rPr>
          <w:rFonts w:ascii="Times New Roman" w:hAnsi="Times New Roman" w:cs="Times New Roman"/>
          <w:sz w:val="24"/>
          <w:szCs w:val="24"/>
        </w:rPr>
        <w:t xml:space="preserve">características </w:t>
      </w:r>
      <w:r w:rsidR="000B7ECF" w:rsidRPr="00F77A22">
        <w:rPr>
          <w:rFonts w:ascii="Times New Roman" w:hAnsi="Times New Roman" w:cs="Times New Roman"/>
          <w:sz w:val="24"/>
          <w:szCs w:val="24"/>
        </w:rPr>
        <w:t>también</w:t>
      </w:r>
      <w:r w:rsidR="0052582B" w:rsidRPr="00F77A22">
        <w:rPr>
          <w:rFonts w:ascii="Times New Roman" w:hAnsi="Times New Roman" w:cs="Times New Roman"/>
          <w:sz w:val="24"/>
          <w:szCs w:val="24"/>
        </w:rPr>
        <w:t xml:space="preserve"> se han identificado en sociedades con alto nivel socioeconómico </w:t>
      </w:r>
      <w:r w:rsidR="000B7ECF" w:rsidRPr="00F77A22">
        <w:rPr>
          <w:rFonts w:ascii="Times New Roman" w:hAnsi="Times New Roman" w:cs="Times New Roman"/>
          <w:sz w:val="24"/>
          <w:szCs w:val="24"/>
        </w:rPr>
        <w:t>como Japón</w:t>
      </w:r>
      <w:r w:rsidR="00C00DA8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C00DA8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rino&lt;/Author&gt;&lt;Year&gt;2015&lt;/Year&gt;&lt;IDText&gt;Sociodemographics, Comorbidities, Healthcare Utilization and Work Productivity in Japanese Patients with Adult ADHD&lt;/IDText&gt;&lt;DisplayText&gt;(Kirino, Imagawa, Goto, &amp;amp; Montgomery, 2015)&lt;/DisplayText&gt;&lt;record&gt;&lt;keywords&gt;&lt;keyword&gt;Adult&lt;/keyword&gt;&lt;keyword&gt;Anxiety&lt;/keyword&gt;&lt;keyword&gt;Attention Deficit Disorder with Hyperactivity&lt;/keyword&gt;&lt;keyword&gt;Depression&lt;/keyword&gt;&lt;keyword&gt;Efficiency&lt;/keyword&gt;&lt;keyword&gt;Female&lt;/keyword&gt;&lt;keyword&gt;Health Services&lt;/keyword&gt;&lt;keyword&gt;Health Status&lt;/keyword&gt;&lt;keyword&gt;Health Surveys&lt;/keyword&gt;&lt;keyword&gt;Humans&lt;/keyword&gt;&lt;keyword&gt;Japan&lt;/keyword&gt;&lt;keyword&gt;Male&lt;/keyword&gt;&lt;keyword&gt;Middle Aged&lt;/keyword&gt;&lt;keyword&gt;Patient Acceptance of Health Care&lt;/keyword&gt;&lt;keyword&gt;Quality of Life&lt;/keyword&gt;&lt;keyword&gt;Sleep Wake Disorders&lt;/keyword&gt;&lt;/keywords&gt;&lt;urls&gt;&lt;related-urls&gt;&lt;url&gt;https://www.ncbi.nlm.nih.gov/pubmed/26147097&lt;/url&gt;&lt;/related-urls&gt;&lt;/urls&gt;&lt;isbn&gt;1932-6203&lt;/isbn&gt;&lt;custom2&gt;PMC4493035&lt;/custom2&gt;&lt;titles&gt;&lt;title&gt;Sociodemographics, Comorbidities, Healthcare Utilization and Work Productivity in Japanese Patients with Adult ADHD&lt;/title&gt;&lt;secondary-title&gt;PLoS One&lt;/secondary-title&gt;&lt;/titles&gt;&lt;pages&gt;e0132233&lt;/pages&gt;&lt;number&gt;7&lt;/number&gt;&lt;contributors&gt;&lt;authors&gt;&lt;author&gt;Kirino, E.&lt;/author&gt;&lt;author&gt;Imagawa, H.&lt;/author&gt;&lt;author&gt;Goto, T.&lt;/author&gt;&lt;author&gt;Montgomery, W.&lt;/author&gt;&lt;/authors&gt;&lt;/contributors&gt;&lt;language&gt;ENG&lt;/language&gt;&lt;added-date format="utc"&gt;1478636217&lt;/added-date&gt;&lt;ref-type name="Journal Article"&gt;17&lt;/ref-type&gt;&lt;dates&gt;&lt;year&gt;2015&lt;/year&gt;&lt;/dates&gt;&lt;rec-number&gt;776&lt;/rec-number&gt;&lt;last-updated-date format="utc"&gt;1478636217&lt;/last-updated-date&gt;&lt;accession-num&gt;26147097&lt;/accession-num&gt;&lt;electronic-resource-num&gt;10.1371/journal.pone.0132233&lt;/electronic-resource-num&gt;&lt;volume&gt;10&lt;/volume&gt;&lt;/record&gt;&lt;/Cite&gt;&lt;/EndNote&gt;</w:instrTex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C00DA8" w:rsidRPr="00F77A22">
        <w:rPr>
          <w:rFonts w:ascii="Times New Roman" w:hAnsi="Times New Roman" w:cs="Times New Roman"/>
          <w:noProof/>
          <w:sz w:val="24"/>
          <w:szCs w:val="24"/>
        </w:rPr>
        <w:t>(Kirino, Imagawa, Goto, &amp; Montgomery, 2015)</w:t>
      </w:r>
      <w:r w:rsidR="00C00DA8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2582B" w:rsidRPr="00F77A22">
        <w:rPr>
          <w:rFonts w:ascii="Times New Roman" w:hAnsi="Times New Roman" w:cs="Times New Roman"/>
          <w:sz w:val="24"/>
          <w:szCs w:val="24"/>
        </w:rPr>
        <w:t xml:space="preserve"> y Suiza (</w:t>
      </w:r>
      <w:proofErr w:type="spellStart"/>
      <w:r w:rsidR="0052582B" w:rsidRPr="00F77A22">
        <w:rPr>
          <w:rFonts w:ascii="Times New Roman" w:hAnsi="Times New Roman" w:cs="Times New Roman"/>
          <w:sz w:val="24"/>
          <w:szCs w:val="24"/>
        </w:rPr>
        <w:t>Estevez</w:t>
      </w:r>
      <w:proofErr w:type="spellEnd"/>
      <w:r w:rsidR="0052582B" w:rsidRPr="00F77A22">
        <w:rPr>
          <w:rFonts w:ascii="Times New Roman" w:hAnsi="Times New Roman" w:cs="Times New Roman"/>
          <w:sz w:val="24"/>
          <w:szCs w:val="24"/>
        </w:rPr>
        <w:t xml:space="preserve"> et al., 2014). 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FB7356" w14:textId="77777777" w:rsidR="00F748A8" w:rsidRPr="00F77A22" w:rsidRDefault="001E4C1F" w:rsidP="00FD3FF1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En l</w:t>
      </w:r>
      <w:r w:rsidR="000C1AA3" w:rsidRPr="00F77A22">
        <w:rPr>
          <w:rFonts w:ascii="Times New Roman" w:hAnsi="Times New Roman" w:cs="Times New Roman"/>
          <w:sz w:val="24"/>
          <w:szCs w:val="24"/>
        </w:rPr>
        <w:t>a</w:t>
      </w:r>
      <w:r w:rsidRPr="00F77A22">
        <w:rPr>
          <w:rFonts w:ascii="Times New Roman" w:hAnsi="Times New Roman" w:cs="Times New Roman"/>
          <w:sz w:val="24"/>
          <w:szCs w:val="24"/>
        </w:rPr>
        <w:t xml:space="preserve">s </w:t>
      </w:r>
      <w:r w:rsidR="000C1AA3" w:rsidRPr="00F77A22">
        <w:rPr>
          <w:rFonts w:ascii="Times New Roman" w:hAnsi="Times New Roman" w:cs="Times New Roman"/>
          <w:sz w:val="24"/>
          <w:szCs w:val="24"/>
        </w:rPr>
        <w:t xml:space="preserve">investigaciones con </w:t>
      </w:r>
      <w:r w:rsidR="00982C4E" w:rsidRPr="00F77A22">
        <w:rPr>
          <w:rFonts w:ascii="Times New Roman" w:hAnsi="Times New Roman" w:cs="Times New Roman"/>
          <w:sz w:val="24"/>
          <w:szCs w:val="24"/>
        </w:rPr>
        <w:t>resonancia magnétic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funcional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  </w:t>
      </w:r>
      <w:r w:rsidR="00A0705D" w:rsidRPr="00F77A22">
        <w:rPr>
          <w:rFonts w:ascii="Times New Roman" w:hAnsi="Times New Roman" w:cs="Times New Roman"/>
          <w:sz w:val="24"/>
          <w:szCs w:val="24"/>
        </w:rPr>
        <w:t>(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actividad </w:t>
      </w:r>
      <w:r w:rsidR="000C1AA3" w:rsidRPr="00F77A22">
        <w:rPr>
          <w:rFonts w:ascii="Times New Roman" w:hAnsi="Times New Roman" w:cs="Times New Roman"/>
          <w:sz w:val="24"/>
          <w:szCs w:val="24"/>
        </w:rPr>
        <w:t>en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 reposo</w:t>
      </w:r>
      <w:r w:rsidR="00A0705D" w:rsidRPr="00F77A22">
        <w:rPr>
          <w:rFonts w:ascii="Times New Roman" w:hAnsi="Times New Roman" w:cs="Times New Roman"/>
          <w:sz w:val="24"/>
          <w:szCs w:val="24"/>
        </w:rPr>
        <w:t>)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se encontró 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que las anormalidades </w:t>
      </w:r>
      <w:proofErr w:type="spellStart"/>
      <w:r w:rsidR="00580682" w:rsidRPr="00F77A22">
        <w:rPr>
          <w:rFonts w:ascii="Times New Roman" w:hAnsi="Times New Roman" w:cs="Times New Roman"/>
          <w:sz w:val="24"/>
          <w:szCs w:val="24"/>
        </w:rPr>
        <w:t>neurofuncionales</w:t>
      </w:r>
      <w:proofErr w:type="spellEnd"/>
      <w:r w:rsidR="00580682" w:rsidRPr="00F77A22">
        <w:rPr>
          <w:rFonts w:ascii="Times New Roman" w:hAnsi="Times New Roman" w:cs="Times New Roman"/>
          <w:sz w:val="24"/>
          <w:szCs w:val="24"/>
        </w:rPr>
        <w:t xml:space="preserve"> en el TDA</w:t>
      </w:r>
      <w:r w:rsidR="00C62692" w:rsidRPr="00F77A22">
        <w:rPr>
          <w:rFonts w:ascii="Times New Roman" w:hAnsi="Times New Roman" w:cs="Times New Roman"/>
          <w:sz w:val="24"/>
          <w:szCs w:val="24"/>
        </w:rPr>
        <w:t>H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permanecen hasta la adultez</w:t>
      </w:r>
      <w:r w:rsidR="000E381D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RvPC9BdXRob3I+PFllYXI+MjAxMjwvWWVhcj48SURU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</w:fldData>
        </w:fldChar>
      </w:r>
      <w:r w:rsidR="000E381D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XRvPC9BdXRob3I+PFllYXI+MjAxMjwvWWVhcj48SURU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</w:fldData>
        </w:fldChar>
      </w:r>
      <w:r w:rsidR="000E381D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381D" w:rsidRPr="00F77A22">
        <w:rPr>
          <w:rFonts w:ascii="Times New Roman" w:hAnsi="Times New Roman" w:cs="Times New Roman"/>
          <w:sz w:val="24"/>
          <w:szCs w:val="24"/>
        </w:rPr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0E381D" w:rsidRPr="00F77A22">
        <w:rPr>
          <w:rFonts w:ascii="Times New Roman" w:hAnsi="Times New Roman" w:cs="Times New Roman"/>
          <w:sz w:val="24"/>
          <w:szCs w:val="24"/>
        </w:rPr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0E381D" w:rsidRPr="00F77A22">
        <w:rPr>
          <w:rFonts w:ascii="Times New Roman" w:hAnsi="Times New Roman" w:cs="Times New Roman"/>
          <w:noProof/>
          <w:sz w:val="24"/>
          <w:szCs w:val="24"/>
        </w:rPr>
        <w:t>(McCarthy et al., 2013; Sato, Hoexter, Castellanos, &amp; Rohde, 2012)</w: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163139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D45380" w:rsidRPr="00F77A22">
        <w:rPr>
          <w:rFonts w:ascii="Times New Roman" w:hAnsi="Times New Roman" w:cs="Times New Roman"/>
          <w:sz w:val="24"/>
          <w:szCs w:val="24"/>
        </w:rPr>
        <w:t>L</w:t>
      </w:r>
      <w:r w:rsidR="005362CD" w:rsidRPr="00F77A22">
        <w:rPr>
          <w:rFonts w:ascii="Times New Roman" w:hAnsi="Times New Roman" w:cs="Times New Roman"/>
          <w:sz w:val="24"/>
          <w:szCs w:val="24"/>
        </w:rPr>
        <w:t>os sujetos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con TDA</w:t>
      </w:r>
      <w:r w:rsidRPr="00F77A22">
        <w:rPr>
          <w:rFonts w:ascii="Times New Roman" w:hAnsi="Times New Roman" w:cs="Times New Roman"/>
          <w:sz w:val="24"/>
          <w:szCs w:val="24"/>
        </w:rPr>
        <w:t>-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presentan un incremento en la asimetría electrofisiológica hacia el hemisferio derecho en regiones frontales y centrales; este patrón se ha relacionado de forma consiste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nte con una </w:t>
      </w:r>
      <w:r w:rsidR="00A97636" w:rsidRPr="00F77A22">
        <w:rPr>
          <w:rFonts w:ascii="Times New Roman" w:hAnsi="Times New Roman" w:cs="Times New Roman"/>
          <w:sz w:val="24"/>
          <w:szCs w:val="24"/>
        </w:rPr>
        <w:lastRenderedPageBreak/>
        <w:t xml:space="preserve">mayor tendencia al </w:t>
      </w:r>
      <w:r w:rsidR="00580682" w:rsidRPr="00F77A22">
        <w:rPr>
          <w:rFonts w:ascii="Times New Roman" w:hAnsi="Times New Roman" w:cs="Times New Roman"/>
          <w:sz w:val="24"/>
          <w:szCs w:val="24"/>
        </w:rPr>
        <w:t>pro</w:t>
      </w:r>
      <w:r w:rsidR="00A97636" w:rsidRPr="00F77A22">
        <w:rPr>
          <w:rFonts w:ascii="Times New Roman" w:hAnsi="Times New Roman" w:cs="Times New Roman"/>
          <w:sz w:val="24"/>
          <w:szCs w:val="24"/>
        </w:rPr>
        <w:t xml:space="preserve">cesamiento emocional negativo </w:t>
      </w:r>
      <w:r w:rsidR="00580682" w:rsidRPr="00F77A2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580682" w:rsidRPr="00F77A22">
        <w:rPr>
          <w:rFonts w:ascii="Times New Roman" w:hAnsi="Times New Roman" w:cs="Times New Roman"/>
          <w:sz w:val="24"/>
          <w:szCs w:val="24"/>
        </w:rPr>
        <w:t>McManis</w:t>
      </w:r>
      <w:proofErr w:type="spellEnd"/>
      <w:r w:rsidR="00580682" w:rsidRPr="00F77A22">
        <w:rPr>
          <w:rFonts w:ascii="Times New Roman" w:hAnsi="Times New Roman" w:cs="Times New Roman"/>
          <w:sz w:val="24"/>
          <w:szCs w:val="24"/>
        </w:rPr>
        <w:t xml:space="preserve">, Kagan, </w:t>
      </w:r>
      <w:proofErr w:type="spellStart"/>
      <w:r w:rsidR="00580682" w:rsidRPr="00F77A22">
        <w:rPr>
          <w:rFonts w:ascii="Times New Roman" w:hAnsi="Times New Roman" w:cs="Times New Roman"/>
          <w:sz w:val="24"/>
          <w:szCs w:val="24"/>
        </w:rPr>
        <w:t>Snidman</w:t>
      </w:r>
      <w:proofErr w:type="spellEnd"/>
      <w:r w:rsidR="00580682" w:rsidRPr="00F77A2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580682" w:rsidRPr="00F77A22">
        <w:rPr>
          <w:rFonts w:ascii="Times New Roman" w:hAnsi="Times New Roman" w:cs="Times New Roman"/>
          <w:sz w:val="24"/>
          <w:szCs w:val="24"/>
        </w:rPr>
        <w:t>Woodwrad</w:t>
      </w:r>
      <w:proofErr w:type="spellEnd"/>
      <w:r w:rsidR="00580682" w:rsidRPr="00F77A22">
        <w:rPr>
          <w:rFonts w:ascii="Times New Roman" w:hAnsi="Times New Roman" w:cs="Times New Roman"/>
          <w:sz w:val="24"/>
          <w:szCs w:val="24"/>
        </w:rPr>
        <w:t xml:space="preserve">, 2000).  La sobre-reactividad es una característica frecuente en </w:t>
      </w:r>
      <w:r w:rsidR="00D45380" w:rsidRPr="00F77A22">
        <w:rPr>
          <w:rFonts w:ascii="Times New Roman" w:hAnsi="Times New Roman" w:cs="Times New Roman"/>
          <w:sz w:val="24"/>
          <w:szCs w:val="24"/>
        </w:rPr>
        <w:t>adultos con esta condición clínic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, presentando con mayor frecuencia formas negativas de interacción, y discusiones con otras personas </w: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0E381D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vey&lt;/Author&gt;&lt;Year&gt;2003&lt;/Year&gt;&lt;IDText&gt;Parenting of children with attention-defecit/hyperactivity disorder (ADHD): the role of parental ADHD symptomatology&lt;/IDText&gt;&lt;DisplayText&gt;(Harvey, Danforth, McKee, Ulaszek, &amp;amp; Friedman, 2003)&lt;/DisplayText&gt;&lt;record&gt;&lt;dates&gt;&lt;pub-dates&gt;&lt;date&gt;Sep&lt;/date&gt;&lt;/pub-dates&gt;&lt;year&gt;2003&lt;/year&gt;&lt;/dates&gt;&lt;keywords&gt;&lt;keyword&gt;Adult&lt;/keyword&gt;&lt;keyword&gt;Attention Deficit Disorder with Hyperactivity&lt;/keyword&gt;&lt;keyword&gt;Child&lt;/keyword&gt;&lt;keyword&gt;Child, Preschool&lt;/keyword&gt;&lt;keyword&gt;Depression&lt;/keyword&gt;&lt;keyword&gt;Female&lt;/keyword&gt;&lt;keyword&gt;Humans&lt;/keyword&gt;&lt;keyword&gt;Impulsive Behavior&lt;/keyword&gt;&lt;keyword&gt;Male&lt;/keyword&gt;&lt;keyword&gt;Parent-Child Relations&lt;/keyword&gt;&lt;keyword&gt;Parenting&lt;/keyword&gt;&lt;keyword&gt;Parents&lt;/keyword&gt;&lt;keyword&gt;Role&lt;/keyword&gt;&lt;keyword&gt;Surveys and Questionnaires&lt;/keyword&gt;&lt;/keywords&gt;&lt;urls&gt;&lt;related-urls&gt;&lt;url&gt;https://www.ncbi.nlm.nih.gov/pubmed/14738179&lt;/url&gt;&lt;/related-urls&gt;&lt;/urls&gt;&lt;isbn&gt;1087-0547&lt;/isbn&gt;&lt;titles&gt;&lt;title&gt;Parenting of children with attention-defecit/hyperactivity disorder (ADHD): the role of parental ADHD symptomatology&lt;/title&gt;&lt;secondary-title&gt;J Atten Disord&lt;/secondary-title&gt;&lt;/titles&gt;&lt;pages&gt;31-42&lt;/pages&gt;&lt;number&gt;1&lt;/number&gt;&lt;contributors&gt;&lt;authors&gt;&lt;author&gt;Harvey, E.&lt;/author&gt;&lt;author&gt;Danforth, J. S.&lt;/author&gt;&lt;author&gt;McKee, T. E.&lt;/author&gt;&lt;author&gt;Ulaszek, W. R.&lt;/author&gt;&lt;author&gt;Friedman, J. L.&lt;/author&gt;&lt;/authors&gt;&lt;/contributors&gt;&lt;language&gt;eng&lt;/language&gt;&lt;added-date format="utc"&gt;1488238912&lt;/added-date&gt;&lt;ref-type name="Journal Article"&gt;17&lt;/ref-type&gt;&lt;rec-number&gt;838&lt;/rec-number&gt;&lt;last-updated-date format="utc"&gt;1488238912&lt;/last-updated-date&gt;&lt;accession-num&gt;14738179&lt;/accession-num&gt;&lt;electronic-resource-num&gt;10.1177/108705470300700104&lt;/electronic-resource-num&gt;&lt;volume&gt;7&lt;/volume&gt;&lt;/record&gt;&lt;/Cite&gt;&lt;/EndNote&gt;</w:instrTex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0E381D" w:rsidRPr="00F77A22">
        <w:rPr>
          <w:rFonts w:ascii="Times New Roman" w:hAnsi="Times New Roman" w:cs="Times New Roman"/>
          <w:noProof/>
          <w:sz w:val="24"/>
          <w:szCs w:val="24"/>
        </w:rPr>
        <w:t>(Harvey, Danforth, McKee, Ulaszek, &amp; Friedman, 2003)</w:t>
      </w:r>
      <w:r w:rsidR="000E381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A8D7D7" w14:textId="39CBD0FB" w:rsidR="00580682" w:rsidRPr="00F77A22" w:rsidRDefault="00F748A8" w:rsidP="00FD3FF1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1E4C1F" w:rsidRPr="00F77A22">
        <w:rPr>
          <w:rFonts w:ascii="Times New Roman" w:hAnsi="Times New Roman" w:cs="Times New Roman"/>
          <w:sz w:val="24"/>
          <w:szCs w:val="24"/>
        </w:rPr>
        <w:t>En los estudios psiquiátricos se ha descrito que p</w:t>
      </w:r>
      <w:r w:rsidR="00470703" w:rsidRPr="00F77A22">
        <w:rPr>
          <w:rFonts w:ascii="Times New Roman" w:hAnsi="Times New Roman" w:cs="Times New Roman"/>
          <w:sz w:val="24"/>
          <w:szCs w:val="24"/>
        </w:rPr>
        <w:t xml:space="preserve">resentan alta comorbilidad con los trastorno del Eje I y II </w:t>
      </w:r>
      <w:r w:rsidR="005362CD" w:rsidRPr="00F77A22">
        <w:rPr>
          <w:rFonts w:ascii="Times New Roman" w:hAnsi="Times New Roman" w:cs="Times New Roman"/>
          <w:sz w:val="24"/>
          <w:szCs w:val="24"/>
        </w:rPr>
        <w:t xml:space="preserve">del DSM-IV </w:t>
      </w:r>
      <w:r w:rsidR="00470703" w:rsidRPr="00F77A22">
        <w:rPr>
          <w:rFonts w:ascii="Times New Roman" w:hAnsi="Times New Roman" w:cs="Times New Roman"/>
          <w:sz w:val="24"/>
          <w:szCs w:val="24"/>
        </w:rPr>
        <w:t>(trastornos del estado de ánimo, ansiedad, de uso de sustancias, personalidad obsesivo-compulsiva, pasivo-agresiva</w:t>
      </w:r>
      <w:r w:rsidR="005362CD" w:rsidRPr="00F77A22">
        <w:rPr>
          <w:rFonts w:ascii="Times New Roman" w:hAnsi="Times New Roman" w:cs="Times New Roman"/>
          <w:sz w:val="24"/>
          <w:szCs w:val="24"/>
        </w:rPr>
        <w:t xml:space="preserve">, narcisista, y </w:t>
      </w:r>
      <w:proofErr w:type="spellStart"/>
      <w:r w:rsidR="005362CD" w:rsidRPr="00F77A22">
        <w:rPr>
          <w:rFonts w:ascii="Times New Roman" w:hAnsi="Times New Roman" w:cs="Times New Roman"/>
          <w:sz w:val="24"/>
          <w:szCs w:val="24"/>
        </w:rPr>
        <w:t>borderline</w:t>
      </w:r>
      <w:proofErr w:type="spellEnd"/>
      <w:r w:rsidR="005362CD" w:rsidRPr="00F77A22">
        <w:rPr>
          <w:rFonts w:ascii="Times New Roman" w:hAnsi="Times New Roman" w:cs="Times New Roman"/>
          <w:sz w:val="24"/>
          <w:szCs w:val="24"/>
        </w:rPr>
        <w:t>)</w:t>
      </w:r>
      <w:r w:rsidR="00470703" w:rsidRPr="00F77A22">
        <w:rPr>
          <w:rFonts w:ascii="Times New Roman" w:hAnsi="Times New Roman" w:cs="Times New Roman"/>
          <w:sz w:val="24"/>
          <w:szCs w:val="24"/>
        </w:rPr>
        <w:t>, con mayor porcentaje en los hombres el abuso de drogas</w:t>
      </w:r>
      <w:r w:rsidR="001E4C1F" w:rsidRPr="00F77A22">
        <w:rPr>
          <w:rFonts w:ascii="Times New Roman" w:hAnsi="Times New Roman" w:cs="Times New Roman"/>
          <w:sz w:val="24"/>
          <w:szCs w:val="24"/>
        </w:rPr>
        <w:t xml:space="preserve">, </w:t>
      </w:r>
      <w:r w:rsidR="00470703" w:rsidRPr="00F77A22">
        <w:rPr>
          <w:rFonts w:ascii="Times New Roman" w:hAnsi="Times New Roman" w:cs="Times New Roman"/>
          <w:sz w:val="24"/>
          <w:szCs w:val="24"/>
        </w:rPr>
        <w:t xml:space="preserve"> y en las mujeres el trastorno de pánico, anorexia y bulimia </w:t>
      </w:r>
      <w:r w:rsidR="00470703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470703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myn&lt;/Author&gt;&lt;Year&gt;2009&lt;/Year&gt;&lt;IDText&gt;Comorbidity in adults with attention-deficit hyperactivity disorder&lt;/IDText&gt;&lt;DisplayText&gt;(Cumyn, French, &amp;amp; Hechtman, 2009)&lt;/DisplayText&gt;&lt;record&gt;&lt;dates&gt;&lt;pub-dates&gt;&lt;date&gt;Oct&lt;/date&gt;&lt;/pub-dates&gt;&lt;year&gt;2009&lt;/year&gt;&lt;/dates&gt;&lt;keywords&gt;&lt;keyword&gt;Adolescent&lt;/keyword&gt;&lt;keyword&gt;Adult&lt;/keyword&gt;&lt;keyword&gt;Aged&lt;/keyword&gt;&lt;keyword&gt;Antisocial Personality Disorder&lt;/keyword&gt;&lt;keyword&gt;Attention Deficit Disorder with Hyperactivity&lt;/keyword&gt;&lt;keyword&gt;Comorbidity&lt;/keyword&gt;&lt;keyword&gt;Cross-Sectional Studies&lt;/keyword&gt;&lt;keyword&gt;Female&lt;/keyword&gt;&lt;keyword&gt;Humans&lt;/keyword&gt;&lt;keyword&gt;Male&lt;/keyword&gt;&lt;keyword&gt;Mental Disorders&lt;/keyword&gt;&lt;keyword&gt;Middle Aged&lt;/keyword&gt;&lt;keyword&gt;Personality Disorders&lt;/keyword&gt;&lt;keyword&gt;Sex Factors&lt;/keyword&gt;&lt;keyword&gt;Substance-Related Disorders&lt;/keyword&gt;&lt;keyword&gt;Young Adult&lt;/keyword&gt;&lt;/keywords&gt;&lt;urls&gt;&lt;related-urls&gt;&lt;url&gt;https://www.ncbi.nlm.nih.gov/pubmed/19835674&lt;/url&gt;&lt;/related-urls&gt;&lt;/urls&gt;&lt;isbn&gt;1497-0015&lt;/isbn&gt;&lt;titles&gt;&lt;title&gt;Comorbidity in adults with attention-deficit hyperactivity disorder&lt;/title&gt;&lt;secondary-title&gt;Can J Psychiatry&lt;/secondary-title&gt;&lt;/titles&gt;&lt;pages&gt;673-83&lt;/pages&gt;&lt;number&gt;10&lt;/number&gt;&lt;contributors&gt;&lt;authors&gt;&lt;author&gt;Cumyn, L.&lt;/author&gt;&lt;author&gt;French, L.&lt;/author&gt;&lt;author&gt;Hechtman, L.&lt;/author&gt;&lt;/authors&gt;&lt;/contributors&gt;&lt;language&gt;ENG&lt;/language&gt;&lt;added-date format="utc"&gt;1478639315&lt;/added-date&gt;&lt;ref-type name="Journal Article"&gt;17&lt;/ref-type&gt;&lt;rec-number&gt;799&lt;/rec-number&gt;&lt;last-updated-date format="utc"&gt;1478639315&lt;/last-updated-date&gt;&lt;accession-num&gt;19835674&lt;/accession-num&gt;&lt;volume&gt;54&lt;/volume&gt;&lt;/record&gt;&lt;/Cite&gt;&lt;/EndNote&gt;</w:instrText>
      </w:r>
      <w:r w:rsidR="00470703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470703" w:rsidRPr="00F77A22">
        <w:rPr>
          <w:rFonts w:ascii="Times New Roman" w:hAnsi="Times New Roman" w:cs="Times New Roman"/>
          <w:noProof/>
          <w:sz w:val="24"/>
          <w:szCs w:val="24"/>
        </w:rPr>
        <w:t>(Cumyn, French, &amp; Hechtman, 2009)</w:t>
      </w:r>
      <w:r w:rsidR="00470703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0244C7" w:rsidRPr="00F77A22">
        <w:rPr>
          <w:rFonts w:ascii="Times New Roman" w:hAnsi="Times New Roman" w:cs="Times New Roman"/>
          <w:sz w:val="24"/>
          <w:szCs w:val="24"/>
        </w:rPr>
        <w:t>.</w:t>
      </w:r>
      <w:r w:rsidR="00470703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775547" w:rsidRPr="00F77A22">
        <w:rPr>
          <w:rFonts w:ascii="Times New Roman" w:hAnsi="Times New Roman" w:cs="Times New Roman"/>
          <w:sz w:val="24"/>
          <w:szCs w:val="24"/>
        </w:rPr>
        <w:t>Otr</w:t>
      </w:r>
      <w:r w:rsidRPr="00F77A22">
        <w:rPr>
          <w:rFonts w:ascii="Times New Roman" w:hAnsi="Times New Roman" w:cs="Times New Roman"/>
          <w:sz w:val="24"/>
          <w:szCs w:val="24"/>
        </w:rPr>
        <w:t>o</w:t>
      </w:r>
      <w:r w:rsidR="00775547" w:rsidRPr="00F77A22">
        <w:rPr>
          <w:rFonts w:ascii="Times New Roman" w:hAnsi="Times New Roman" w:cs="Times New Roman"/>
          <w:sz w:val="24"/>
          <w:szCs w:val="24"/>
        </w:rPr>
        <w:t xml:space="preserve">s </w:t>
      </w:r>
      <w:r w:rsidR="001E4C1F" w:rsidRPr="00F77A22">
        <w:rPr>
          <w:rFonts w:ascii="Times New Roman" w:hAnsi="Times New Roman" w:cs="Times New Roman"/>
          <w:sz w:val="24"/>
          <w:szCs w:val="24"/>
        </w:rPr>
        <w:t xml:space="preserve">estudios muestran </w:t>
      </w:r>
      <w:r w:rsidR="00580682" w:rsidRPr="00F77A22">
        <w:rPr>
          <w:rFonts w:ascii="Times New Roman" w:hAnsi="Times New Roman" w:cs="Times New Roman"/>
          <w:sz w:val="24"/>
          <w:szCs w:val="24"/>
        </w:rPr>
        <w:t>que la presencia de</w:t>
      </w:r>
      <w:r w:rsidR="000244C7" w:rsidRPr="00F77A22">
        <w:rPr>
          <w:rFonts w:ascii="Times New Roman" w:hAnsi="Times New Roman" w:cs="Times New Roman"/>
          <w:sz w:val="24"/>
          <w:szCs w:val="24"/>
        </w:rPr>
        <w:t xml:space="preserve"> TDA-</w:t>
      </w:r>
      <w:r w:rsidR="001E4C1F" w:rsidRPr="00F77A22">
        <w:rPr>
          <w:rFonts w:ascii="Times New Roman" w:hAnsi="Times New Roman" w:cs="Times New Roman"/>
          <w:sz w:val="24"/>
          <w:szCs w:val="24"/>
        </w:rPr>
        <w:t>H</w:t>
      </w:r>
      <w:r w:rsidR="00E611F3" w:rsidRPr="00F77A22">
        <w:rPr>
          <w:rFonts w:ascii="Times New Roman" w:hAnsi="Times New Roman" w:cs="Times New Roman"/>
          <w:sz w:val="24"/>
          <w:szCs w:val="24"/>
        </w:rPr>
        <w:t xml:space="preserve"> es un </w:t>
      </w:r>
      <w:r w:rsidR="00580682" w:rsidRPr="00F77A22">
        <w:rPr>
          <w:rFonts w:ascii="Times New Roman" w:hAnsi="Times New Roman" w:cs="Times New Roman"/>
          <w:sz w:val="24"/>
          <w:szCs w:val="24"/>
        </w:rPr>
        <w:t>factor de riesgo para violencia domé</w:t>
      </w:r>
      <w:r w:rsidR="00775547" w:rsidRPr="00F77A22">
        <w:rPr>
          <w:rFonts w:ascii="Times New Roman" w:hAnsi="Times New Roman" w:cs="Times New Roman"/>
          <w:sz w:val="24"/>
          <w:szCs w:val="24"/>
        </w:rPr>
        <w:t xml:space="preserve">stica o interpersonal 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l0ZWxhYXI8L0F1dGhvcj48WWVhcj4yMDE1PC9ZZWFy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</w:fldData>
        </w:fldChar>
      </w:r>
      <w:r w:rsidR="00775547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l0ZWxhYXI8L0F1dGhvcj48WWVhcj4yMDE1PC9ZZWFy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</w:fldData>
        </w:fldChar>
      </w:r>
      <w:r w:rsidR="00775547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75547" w:rsidRPr="00F77A22">
        <w:rPr>
          <w:rFonts w:ascii="Times New Roman" w:hAnsi="Times New Roman" w:cs="Times New Roman"/>
          <w:sz w:val="24"/>
          <w:szCs w:val="24"/>
        </w:rPr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75547" w:rsidRPr="00F77A22">
        <w:rPr>
          <w:rFonts w:ascii="Times New Roman" w:hAnsi="Times New Roman" w:cs="Times New Roman"/>
          <w:sz w:val="24"/>
          <w:szCs w:val="24"/>
        </w:rPr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75547" w:rsidRPr="00F77A22">
        <w:rPr>
          <w:rFonts w:ascii="Times New Roman" w:hAnsi="Times New Roman" w:cs="Times New Roman"/>
          <w:noProof/>
          <w:sz w:val="24"/>
          <w:szCs w:val="24"/>
        </w:rPr>
        <w:t>(Buitelaar, Posthumus, &amp; Buitelaar, 2015)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75547" w:rsidRPr="00F77A22">
        <w:rPr>
          <w:rFonts w:ascii="Times New Roman" w:hAnsi="Times New Roman" w:cs="Times New Roman"/>
          <w:sz w:val="24"/>
          <w:szCs w:val="24"/>
        </w:rPr>
        <w:t>,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D31A1C" w:rsidRPr="00F77A22">
        <w:rPr>
          <w:rFonts w:ascii="Times New Roman" w:hAnsi="Times New Roman" w:cs="Times New Roman"/>
          <w:sz w:val="24"/>
          <w:szCs w:val="24"/>
        </w:rPr>
        <w:t>aun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cuando se controla la presenci</w:t>
      </w:r>
      <w:r w:rsidR="00775547" w:rsidRPr="00F77A22">
        <w:rPr>
          <w:rFonts w:ascii="Times New Roman" w:hAnsi="Times New Roman" w:cs="Times New Roman"/>
          <w:sz w:val="24"/>
          <w:szCs w:val="24"/>
        </w:rPr>
        <w:t xml:space="preserve">a de trastorno de conducta 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775547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ng&lt;/Author&gt;&lt;Year&gt;2010&lt;/Year&gt;&lt;IDText&gt;Attention-deficit/hyperactivity disorder, conduct disorder, and young adult intimate partner violence&lt;/IDText&gt;&lt;DisplayText&gt;(Fang, Massetti, Ouyang, Grosse, &amp;amp; Mercy, 2010)&lt;/DisplayText&gt;&lt;record&gt;&lt;dates&gt;&lt;pub-dates&gt;&lt;date&gt;Nov&lt;/date&gt;&lt;/pub-dates&gt;&lt;year&gt;2010&lt;/year&gt;&lt;/dates&gt;&lt;keywords&gt;&lt;keyword&gt;Adolescent&lt;/keyword&gt;&lt;keyword&gt;Age Factors&lt;/keyword&gt;&lt;keyword&gt;Attention Deficit Disorder with Hyperactivity&lt;/keyword&gt;&lt;keyword&gt;Child&lt;/keyword&gt;&lt;keyword&gt;Comorbidity&lt;/keyword&gt;&lt;keyword&gt;Conduct Disorder&lt;/keyword&gt;&lt;keyword&gt;Domestic Violence&lt;/keyword&gt;&lt;keyword&gt;Female&lt;/keyword&gt;&lt;keyword&gt;Humans&lt;/keyword&gt;&lt;keyword&gt;Longitudinal Studies&lt;/keyword&gt;&lt;keyword&gt;Male&lt;/keyword&gt;&lt;keyword&gt;Prevalence&lt;/keyword&gt;&lt;keyword&gt;Propensity Score&lt;/keyword&gt;&lt;keyword&gt;Retrospective Studies&lt;/keyword&gt;&lt;keyword&gt;Risk Factors&lt;/keyword&gt;&lt;keyword&gt;Spouse Abuse&lt;/keyword&gt;&lt;keyword&gt;Young Adult&lt;/keyword&gt;&lt;/keywords&gt;&lt;urls&gt;&lt;related-urls&gt;&lt;url&gt;https://www.ncbi.nlm.nih.gov/pubmed/21041619&lt;/url&gt;&lt;/related-urls&gt;&lt;/urls&gt;&lt;isbn&gt;1538-3636&lt;/isbn&gt;&lt;titles&gt;&lt;title&gt;Attention-deficit/hyperactivity disorder, conduct disorder, and young adult intimate partner violence&lt;/title&gt;&lt;secondary-title&gt;Arch Gen Psychiatry&lt;/secondary-title&gt;&lt;/titles&gt;&lt;pages&gt;1179-86&lt;/pages&gt;&lt;number&gt;11&lt;/number&gt;&lt;contributors&gt;&lt;authors&gt;&lt;author&gt;Fang, X.&lt;/author&gt;&lt;author&gt;Massetti, G. M.&lt;/author&gt;&lt;author&gt;Ouyang, L.&lt;/author&gt;&lt;author&gt;Grosse, S. D.&lt;/author&gt;&lt;author&gt;Mercy, J. A.&lt;/author&gt;&lt;/authors&gt;&lt;/contributors&gt;&lt;language&gt;ENG&lt;/language&gt;&lt;added-date format="utc"&gt;1478638388&lt;/added-date&gt;&lt;ref-type name="Journal Article"&gt;17&lt;/ref-type&gt;&lt;rec-number&gt;789&lt;/rec-number&gt;&lt;last-updated-date format="utc"&gt;1478638388&lt;/last-updated-date&gt;&lt;accession-num&gt;21041619&lt;/accession-num&gt;&lt;electronic-resource-num&gt;10.1001/archgenpsychiatry.2010.137&lt;/electronic-resource-num&gt;&lt;volume&gt;67&lt;/volume&gt;&lt;/record&gt;&lt;/Cite&gt;&lt;/EndNote&gt;</w:instrTex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75547" w:rsidRPr="00F77A22">
        <w:rPr>
          <w:rFonts w:ascii="Times New Roman" w:hAnsi="Times New Roman" w:cs="Times New Roman"/>
          <w:noProof/>
          <w:sz w:val="24"/>
          <w:szCs w:val="24"/>
        </w:rPr>
        <w:t>(Fang, Massetti, Ouyang, Grosse, &amp; Mercy, 2010)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2C45C5" w:rsidRPr="00F77A22">
        <w:rPr>
          <w:rFonts w:ascii="Times New Roman" w:hAnsi="Times New Roman" w:cs="Times New Roman"/>
          <w:sz w:val="24"/>
          <w:szCs w:val="24"/>
        </w:rPr>
        <w:t xml:space="preserve">En el </w:t>
      </w:r>
      <w:r w:rsidR="00C62692" w:rsidRPr="00F77A22">
        <w:rPr>
          <w:rFonts w:ascii="Times New Roman" w:hAnsi="Times New Roman" w:cs="Times New Roman"/>
          <w:sz w:val="24"/>
          <w:szCs w:val="24"/>
        </w:rPr>
        <w:t>TDA</w:t>
      </w:r>
      <w:r w:rsidR="001E4C1F" w:rsidRPr="00F77A22">
        <w:rPr>
          <w:rFonts w:ascii="Times New Roman" w:hAnsi="Times New Roman" w:cs="Times New Roman"/>
          <w:sz w:val="24"/>
          <w:szCs w:val="24"/>
        </w:rPr>
        <w:t>-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2C45C5" w:rsidRPr="00F77A22">
        <w:rPr>
          <w:rFonts w:ascii="Times New Roman" w:hAnsi="Times New Roman" w:cs="Times New Roman"/>
          <w:sz w:val="24"/>
          <w:szCs w:val="24"/>
        </w:rPr>
        <w:t xml:space="preserve">se </w:t>
      </w:r>
      <w:r w:rsidR="00580682" w:rsidRPr="00F77A22">
        <w:rPr>
          <w:rFonts w:ascii="Times New Roman" w:hAnsi="Times New Roman" w:cs="Times New Roman"/>
          <w:sz w:val="24"/>
          <w:szCs w:val="24"/>
        </w:rPr>
        <w:t>presentan mayores tasas de mortalidad después de co</w:t>
      </w:r>
      <w:r w:rsidR="00C62692" w:rsidRPr="00F77A22">
        <w:rPr>
          <w:rFonts w:ascii="Times New Roman" w:hAnsi="Times New Roman" w:cs="Times New Roman"/>
          <w:sz w:val="24"/>
          <w:szCs w:val="24"/>
        </w:rPr>
        <w:t>ntrolar trastornos de conducta</w:t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 oposicionista, y consumo de drogas; esta mortalidad es principalmen</w:t>
      </w:r>
      <w:r w:rsidR="00775547" w:rsidRPr="00F77A22">
        <w:rPr>
          <w:rFonts w:ascii="Times New Roman" w:hAnsi="Times New Roman" w:cs="Times New Roman"/>
          <w:sz w:val="24"/>
          <w:szCs w:val="24"/>
        </w:rPr>
        <w:t xml:space="preserve">te por accidentes no-naturales 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775547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lsgaard&lt;/Author&gt;&lt;Year&gt;2015&lt;/Year&gt;&lt;IDText&gt;Mortality in children, adolescents, and adults with attention deficit hyperactivity disorder: a nationwide cohort study&lt;/IDText&gt;&lt;DisplayText&gt;(Dalsgaard, Østergaard, Leckman, Mortensen, &amp;amp; Pedersen, 2015)&lt;/DisplayText&gt;&lt;record&gt;&lt;dates&gt;&lt;pub-dates&gt;&lt;date&gt;May&lt;/date&gt;&lt;/pub-dates&gt;&lt;year&gt;2015&lt;/year&gt;&lt;/dates&gt;&lt;keywords&gt;&lt;keyword&gt;Accidents&lt;/keyword&gt;&lt;keyword&gt;Adolescent&lt;/keyword&gt;&lt;keyword&gt;Adult&lt;/keyword&gt;&lt;keyword&gt;Age of Onset&lt;/keyword&gt;&lt;keyword&gt;Attention Deficit Disorder with Hyperactivity&lt;/keyword&gt;&lt;keyword&gt;Attention Deficit and Disruptive Behavior Disorders&lt;/keyword&gt;&lt;keyword&gt;Case-Control Studies&lt;/keyword&gt;&lt;keyword&gt;Cause of Death&lt;/keyword&gt;&lt;keyword&gt;Child&lt;/keyword&gt;&lt;keyword&gt;Child, Preschool&lt;/keyword&gt;&lt;keyword&gt;Conduct Disorder&lt;/keyword&gt;&lt;keyword&gt;Cross-Sectional Studies&lt;/keyword&gt;&lt;keyword&gt;Denmark&lt;/keyword&gt;&lt;keyword&gt;Female&lt;/keyword&gt;&lt;keyword&gt;Humans&lt;/keyword&gt;&lt;keyword&gt;Infant&lt;/keyword&gt;&lt;keyword&gt;Male&lt;/keyword&gt;&lt;keyword&gt;Poisson Distribution&lt;/keyword&gt;&lt;keyword&gt;Risk Factors&lt;/keyword&gt;&lt;keyword&gt;Substance-Related Disorders&lt;/keyword&gt;&lt;keyword&gt;Young Adult&lt;/keyword&gt;&lt;/keywords&gt;&lt;urls&gt;&lt;related-urls&gt;&lt;url&gt;https://www.ncbi.nlm.nih.gov/pubmed/25726514&lt;/url&gt;&lt;/related-urls&gt;&lt;/urls&gt;&lt;isbn&gt;1474-547X&lt;/isbn&gt;&lt;titles&gt;&lt;title&gt;Mortality in children, adolescents, and adults with attention deficit hyperactivity disorder: a nationwide cohort study&lt;/title&gt;&lt;secondary-title&gt;Lancet&lt;/secondary-title&gt;&lt;/titles&gt;&lt;pages&gt;2190-6&lt;/pages&gt;&lt;number&gt;9983&lt;/number&gt;&lt;contributors&gt;&lt;authors&gt;&lt;author&gt;Dalsgaard, S.&lt;/author&gt;&lt;author&gt;Østergaard, S. D.&lt;/author&gt;&lt;author&gt;Leckman, J. F.&lt;/author&gt;&lt;author&gt;Mortensen, P. B.&lt;/author&gt;&lt;author&gt;Pedersen, M. G.&lt;/author&gt;&lt;/authors&gt;&lt;/contributors&gt;&lt;language&gt;ENG&lt;/language&gt;&lt;added-date format="utc"&gt;1478638582&lt;/added-date&gt;&lt;ref-type name="Journal Article"&gt;17&lt;/ref-type&gt;&lt;rec-number&gt;793&lt;/rec-number&gt;&lt;last-updated-date format="utc"&gt;1478638582&lt;/last-updated-date&gt;&lt;accession-num&gt;25726514&lt;/accession-num&gt;&lt;electronic-resource-num&gt;10.1016/S0140-6736(14)61684-6&lt;/electronic-resource-num&gt;&lt;volume&gt;385&lt;/volume&gt;&lt;/record&gt;&lt;/Cite&gt;&lt;/EndNote&gt;</w:instrTex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75547" w:rsidRPr="00F77A22">
        <w:rPr>
          <w:rFonts w:ascii="Times New Roman" w:hAnsi="Times New Roman" w:cs="Times New Roman"/>
          <w:noProof/>
          <w:sz w:val="24"/>
          <w:szCs w:val="24"/>
        </w:rPr>
        <w:t>(Dalsgaard, Østergaard, Leckman, Mortensen, &amp; Pedersen, 2015)</w:t>
      </w:r>
      <w:r w:rsidR="00775547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80682" w:rsidRPr="00F77A2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76D2C7F" w14:textId="760B520D" w:rsidR="00CE1721" w:rsidRPr="00F77A22" w:rsidRDefault="003E5192" w:rsidP="00FD3FF1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>Se ha pl</w:t>
      </w:r>
      <w:r w:rsidR="00770024" w:rsidRPr="00F77A22">
        <w:rPr>
          <w:rFonts w:ascii="Times New Roman" w:hAnsi="Times New Roman" w:cs="Times New Roman"/>
          <w:noProof/>
          <w:sz w:val="24"/>
          <w:szCs w:val="24"/>
        </w:rPr>
        <w:t xml:space="preserve">anteado que la </w:t>
      </w:r>
      <w:r w:rsidRPr="00F77A22">
        <w:rPr>
          <w:rFonts w:ascii="Times New Roman" w:hAnsi="Times New Roman" w:cs="Times New Roman"/>
          <w:noProof/>
          <w:sz w:val="24"/>
          <w:szCs w:val="24"/>
        </w:rPr>
        <w:t>remisió</w:t>
      </w:r>
      <w:r w:rsidR="00770024" w:rsidRPr="00F77A22">
        <w:rPr>
          <w:rFonts w:ascii="Times New Roman" w:hAnsi="Times New Roman" w:cs="Times New Roman"/>
          <w:noProof/>
          <w:sz w:val="24"/>
          <w:szCs w:val="24"/>
        </w:rPr>
        <w:t>n</w:t>
      </w:r>
      <w:r w:rsidR="002D0816" w:rsidRPr="00F77A22">
        <w:rPr>
          <w:rFonts w:ascii="Times New Roman" w:hAnsi="Times New Roman" w:cs="Times New Roman"/>
          <w:noProof/>
          <w:sz w:val="24"/>
          <w:szCs w:val="24"/>
        </w:rPr>
        <w:t xml:space="preserve"> del TDA-</w:t>
      </w:r>
      <w:r w:rsidR="001E4C1F" w:rsidRPr="00F77A22">
        <w:rPr>
          <w:rFonts w:ascii="Times New Roman" w:hAnsi="Times New Roman" w:cs="Times New Roman"/>
          <w:noProof/>
          <w:sz w:val="24"/>
          <w:szCs w:val="24"/>
        </w:rPr>
        <w:t>A</w:t>
      </w: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 puede deberse no a la desaparición del trastorno en su totalidad, sino a una evolución en donde la síntomatología y las manifestaciones conductales en la vida diaría no son las mismas que en el TDAH</w:t>
      </w:r>
      <w:r w:rsidR="001E4C1F" w:rsidRPr="00F77A22">
        <w:rPr>
          <w:rFonts w:ascii="Times New Roman" w:hAnsi="Times New Roman" w:cs="Times New Roman"/>
          <w:noProof/>
          <w:sz w:val="24"/>
          <w:szCs w:val="24"/>
        </w:rPr>
        <w:t>-</w:t>
      </w: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infantil. </w:t>
      </w:r>
      <w:r w:rsidR="00CE1721" w:rsidRPr="00F77A22">
        <w:rPr>
          <w:rFonts w:ascii="Times New Roman" w:hAnsi="Times New Roman" w:cs="Times New Roman"/>
          <w:sz w:val="24"/>
          <w:szCs w:val="24"/>
        </w:rPr>
        <w:t>A</w:t>
      </w:r>
      <w:proofErr w:type="spellStart"/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>unque</w:t>
      </w:r>
      <w:proofErr w:type="spellEnd"/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el DSM-V</w:t>
      </w:r>
      <w:r w:rsidR="001E4C1F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plantea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que los síntomas del TDAH son los mismos del TDA-A, las </w:t>
      </w:r>
      <w:r w:rsidR="00D76ABC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evidencias empíricas indican 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>que los adultos tienen déficits que e</w:t>
      </w:r>
      <w:r w:rsidR="00B31F86" w:rsidRPr="00F77A22">
        <w:rPr>
          <w:rFonts w:ascii="Times New Roman" w:hAnsi="Times New Roman" w:cs="Times New Roman"/>
          <w:sz w:val="24"/>
          <w:szCs w:val="24"/>
          <w:lang w:val="es-ES"/>
        </w:rPr>
        <w:t>stán más relacionados con el inadecuado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funcionamiento ejecutivo </w:t>
      </w:r>
      <w:r w:rsidR="00D76ABC" w:rsidRPr="00F77A22">
        <w:rPr>
          <w:rFonts w:ascii="Times New Roman" w:hAnsi="Times New Roman" w:cs="Times New Roman"/>
          <w:sz w:val="24"/>
          <w:szCs w:val="24"/>
          <w:lang w:val="es-ES"/>
        </w:rPr>
        <w:t>(manejo del tiempo, planeación, autorregulación, eficiencia cognitiva)</w:t>
      </w:r>
      <w:r w:rsidR="00B31F86" w:rsidRPr="00F77A22">
        <w:rPr>
          <w:rFonts w:ascii="Times New Roman" w:hAnsi="Times New Roman" w:cs="Times New Roman"/>
          <w:sz w:val="24"/>
          <w:szCs w:val="24"/>
          <w:lang w:val="es-ES"/>
        </w:rPr>
        <w:t>,</w:t>
      </w:r>
      <w:r w:rsidR="00D76ABC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 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y el control emocional 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fldChar w:fldCharType="begin"/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instrText xml:space="preserve"> ADDIN EN.CITE &lt;EndNote&gt;&lt;Cite&gt;&lt;Author&gt;Adler&lt;/Author&gt;&lt;Year&gt;2017&lt;/Year&gt;&lt;IDText&gt;The structure of adult ADHD&lt;/IDText&gt;&lt;DisplayText&gt;(Adler et al., 2017)&lt;/DisplayText&gt;&lt;record&gt;&lt;dates&gt;&lt;pub-dates&gt;&lt;date&gt;Mar&lt;/date&gt;&lt;/pub-dates&gt;&lt;year&gt;2017&lt;/year&gt;&lt;/dates&gt;&lt;keywords&gt;&lt;keyword&gt;ADHD&lt;/keyword&gt;&lt;keyword&gt;adults&lt;/keyword&gt;&lt;keyword&gt;attention-deficit hyperactivity disorder&lt;/keyword&gt;&lt;keyword&gt;epidemiology&lt;/keyword&gt;&lt;/keywords&gt;&lt;urls&gt;&lt;related-urls&gt;&lt;url&gt;https://www.ncbi.nlm.nih.gov/pubmed/28211596&lt;/url&gt;&lt;/related-urls&gt;&lt;/urls&gt;&lt;isbn&gt;1557-0657&lt;/isbn&gt;&lt;custom2&gt;PMC5405726&lt;/custom2&gt;&lt;titles&gt;&lt;title&gt;The structure of adult ADHD&lt;/title&gt;&lt;secondary-title&gt;Int J Methods Psychiatr Res&lt;/secondary-title&gt;&lt;/titles&gt;&lt;number&gt;1&lt;/number&gt;&lt;contributors&gt;&lt;authors&gt;&lt;author&gt;Adler, L. A.&lt;/author&gt;&lt;author&gt;Faraone, S. V.&lt;/author&gt;&lt;author&gt;Spencer, T. J.&lt;/author&gt;&lt;author&gt;Berglund, P.&lt;/author&gt;&lt;author&gt;Alperin, S.&lt;/author&gt;&lt;author&gt;Kessler, R. C.&lt;/author&gt;&lt;/authors&gt;&lt;/contributors&gt;&lt;edition&gt;2017/02/17&lt;/edition&gt;&lt;language&gt;eng&lt;/language&gt;&lt;added-date format="utc"&gt;1511820924&lt;/added-date&gt;&lt;ref-type name="Journal Article"&gt;17&lt;/ref-type&gt;&lt;rec-number&gt;924&lt;/rec-number&gt;&lt;last-updated-date format="utc"&gt;1511820924&lt;/last-updated-date&gt;&lt;accession-num&gt;28211596&lt;/accession-num&gt;&lt;electronic-resource-num&gt;10.1002/mpr.1555&lt;/electronic-resource-num&gt;&lt;volume&gt;26&lt;/volume&gt;&lt;/record&gt;&lt;/Cite&gt;&lt;/EndNote&gt;</w:instrTex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fldChar w:fldCharType="separate"/>
      </w:r>
      <w:r w:rsidR="00CE1721" w:rsidRPr="00F77A22">
        <w:rPr>
          <w:rFonts w:ascii="Times New Roman" w:hAnsi="Times New Roman" w:cs="Times New Roman"/>
          <w:noProof/>
          <w:sz w:val="24"/>
          <w:szCs w:val="24"/>
          <w:lang w:val="es-ES"/>
        </w:rPr>
        <w:t>(Adler et al., 2017)</w:t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fldChar w:fldCharType="end"/>
      </w:r>
      <w:r w:rsidR="00CE1721" w:rsidRPr="00F77A22">
        <w:rPr>
          <w:rFonts w:ascii="Times New Roman" w:hAnsi="Times New Roman" w:cs="Times New Roman"/>
          <w:sz w:val="24"/>
          <w:szCs w:val="24"/>
          <w:lang w:val="es-ES"/>
        </w:rPr>
        <w:t>.</w:t>
      </w:r>
      <w:r w:rsidR="00D76ABC" w:rsidRPr="00F77A2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</w:p>
    <w:p w14:paraId="07F7C66A" w14:textId="77777777" w:rsidR="008F2DE4" w:rsidRPr="00F77A22" w:rsidRDefault="008F2DE4" w:rsidP="00FD3FF1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14:paraId="620E48C7" w14:textId="7721A1EC" w:rsidR="00903887" w:rsidRPr="00F77A22" w:rsidRDefault="00A14830" w:rsidP="00FD3FF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F77A2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Neurodesarrollo en el TDAH.</w:t>
      </w:r>
      <w:r w:rsidRPr="00F77A22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l cerebro tiene un desarrollo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cuencial y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prolongado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anto sus regiones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mo sus conexiones cortico y subcorticales se desarrollan a diversos ritmos, en sujetos sanos se completa hacia los 27 años de edad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F3PC9BdXRob3I+PFllYXI+MjAwOTwvWWVhcj48SURU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F3PC9BdXRob3I+PFllYXI+MjAwOTwvWWVhcj48SURU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 Shaw et al., 2007; Shaw et al., 2009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. Los estudios con neuroimagen  han encontrado una alt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eración en el neurodesarrollo en el TDAH en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ircuitos cerebrales, tanto </w:t>
      </w:r>
      <w:proofErr w:type="spellStart"/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fronto</w:t>
      </w:r>
      <w:proofErr w:type="spellEnd"/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-corticales como </w:t>
      </w:r>
      <w:proofErr w:type="spellStart"/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fronto</w:t>
      </w:r>
      <w:proofErr w:type="spellEnd"/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-subcorticales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b3J0ZXNlPC9BdXRob3I+PFllYXI+MjAxMjwvWWVhcj48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b3J0ZXNlPC9BdXRob3I+PFllYXI+MjAxMjwvWWVhcj48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Cortese et al., 2012; Rubia, Halari, Mohammad, Taylor, &amp; Brammer, 2011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; un compromiso en la eficiencia de la conectividad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Castellanos&lt;/Author&gt;&lt;Year&gt;2012&lt;/Year&gt;&lt;IDText&gt;Large-scale brain systems in ADHD: beyond the prefrontal-striatal model&lt;/IDText&gt;&lt;DisplayText&gt;(Castellanos &amp;amp; Proal, 2012)&lt;/DisplayText&gt;&lt;record&gt;&lt;dates&gt;&lt;pub-dates&gt;&lt;date&gt;Jan&lt;/date&gt;&lt;/pub-dates&gt;&lt;year&gt;2012&lt;/year&gt;&lt;/dates&gt;&lt;keywords&gt;&lt;keyword&gt;Attention Deficit Disorder with Hyperactivity&lt;/keyword&gt;&lt;keyword&gt;Brain&lt;/keyword&gt;&lt;keyword&gt;Brain Mapping&lt;/keyword&gt;&lt;keyword&gt;Humans&lt;/keyword&gt;&lt;keyword&gt;Magnetic Resonance Imaging&lt;/keyword&gt;&lt;keyword&gt;Models, Neurological&lt;/keyword&gt;&lt;keyword&gt;Neural Pathways&lt;/keyword&gt;&lt;keyword&gt;Visual Cortex&lt;/keyword&gt;&lt;/keywords&gt;&lt;urls&gt;&lt;related-urls&gt;&lt;url&gt;https://www.ncbi.nlm.nih.gov/pubmed/22169776&lt;/url&gt;&lt;/related-urls&gt;&lt;/urls&gt;&lt;isbn&gt;1879-307X&lt;/isbn&gt;&lt;custom2&gt;PMC3272832&lt;/custom2&gt;&lt;titles&gt;&lt;title&gt;Large-scale brain systems in ADHD: beyond the prefrontal-striatal model&lt;/title&gt;&lt;secondary-title&gt;Trends Cogn Sci&lt;/secondary-title&gt;&lt;/titles&gt;&lt;pages&gt;17-26&lt;/pages&gt;&lt;number&gt;1&lt;/number&gt;&lt;contributors&gt;&lt;authors&gt;&lt;author&gt;Castellanos, F. X.&lt;/author&gt;&lt;author&gt;Proal, E.&lt;/author&gt;&lt;/authors&gt;&lt;/contributors&gt;&lt;language&gt;ENG&lt;/language&gt;&lt;added-date format="utc"&gt;1478637727&lt;/added-date&gt;&lt;ref-type name="Journal Article"&gt;17&lt;/ref-type&gt;&lt;rec-number&gt;783&lt;/rec-number&gt;&lt;last-updated-date format="utc"&gt;1478637727&lt;/last-updated-date&gt;&lt;accession-num&gt;22169776&lt;/accession-num&gt;&lt;electronic-resource-num&gt;10.1016/j.tics.2011.11.007&lt;/electronic-resource-num&gt;&lt;volume&gt;16&lt;/volume&gt;&lt;/record&gt;&lt;/Cite&gt;&lt;/EndNote&gt;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Castellanos &amp; Proal, 2012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particularmente </w:t>
      </w:r>
      <w:proofErr w:type="spellStart"/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fronto</w:t>
      </w:r>
      <w:proofErr w:type="spellEnd"/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-parietal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fldChar w:fldCharType="begin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Cortese&lt;/Author&gt;&lt;Year&gt;2012&lt;/Year&gt;&lt;IDText&gt;Toward systems neuroscience of ADHD: a meta-analysis of 55 fMRI studies&lt;/IDText&gt;&lt;DisplayText&gt;(Cortese et al., 2012)&lt;/DisplayText&gt;&lt;record&gt;&lt;dates&gt;&lt;pub-dates&gt;&lt;date&gt;Oct&lt;/date&gt;&lt;/pub-dates&gt;&lt;year&gt;2012&lt;/year&gt;&lt;/dates&gt;&lt;keywords&gt;&lt;keyword&gt;Attention Deficit Disorder with Hyperactivity&lt;/keyword&gt;&lt;keyword&gt;Brain&lt;/keyword&gt;&lt;keyword&gt;Case-Control Studies&lt;/keyword&gt;&lt;keyword&gt;Functional Neuroimaging&lt;/keyword&gt;&lt;keyword&gt;Humans&lt;/keyword&gt;&lt;keyword&gt;Magnetic Resonance Imaging&lt;/keyword&gt;&lt;keyword&gt;Neural Pathways&lt;/keyword&gt;&lt;keyword&gt;Neuropsychological Tests&lt;/keyword&gt;&lt;/keywords&gt;&lt;urls&gt;&lt;related-urls&gt;&lt;url&gt;https://www.ncbi.nlm.nih.gov/pubmed/22983386&lt;/url&gt;&lt;/related-urls&gt;&lt;/urls&gt;&lt;isbn&gt;1535-7228&lt;/isbn&gt;&lt;custom2&gt;PMC3879048&lt;/custom2&gt;&lt;titles&gt;&lt;title&gt;Toward systems neuroscience of ADHD: a meta-analysis of 55 fMRI studies&lt;/title&gt;&lt;secondary-title&gt;Am J Psychiatry&lt;/secondary-title&gt;&lt;/titles&gt;&lt;pages&gt;1038-55&lt;/pages&gt;&lt;number&gt;10&lt;/number&gt;&lt;contributors&gt;&lt;authors&gt;&lt;author&gt;Cortese, S.&lt;/author&gt;&lt;author&gt;Kelly, C.&lt;/author&gt;&lt;author&gt;Chabernaud, C.&lt;/author&gt;&lt;author&gt;Proal, E.&lt;/author&gt;&lt;author&gt;Di Martino, A.&lt;/author&gt;&lt;author&gt;Milham, M. P.&lt;/author&gt;&lt;author&gt;Castellanos, F. X.&lt;/author&gt;&lt;/authors&gt;&lt;/contributors&gt;&lt;language&gt;ENG&lt;/language&gt;&lt;added-date format="utc"&gt;1478637805&lt;/added-date&gt;&lt;ref-type name="Journal Article"&gt;17&lt;/ref-type&gt;&lt;rec-number&gt;784&lt;/rec-number&gt;&lt;last-updated-date format="utc"&gt;1478637805&lt;/last-updated-date&gt;&lt;accession-num&gt;22983386&lt;/accession-num&gt;&lt;electronic-resource-num&gt;10.1176/appi.ajp.2012.11101521&lt;/electronic-resource-num&gt;&lt;volume&gt;169&lt;/volume&gt;&lt;/record&gt;&lt;/Cite&gt;&lt;/EndNote&gt;</w:instrTex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Cortese et al., 2012)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  una disminución en la densidad cortical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F3PC9BdXRob3I+PFllYXI+MjAxMTwvWWVhcj48SURU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F3PC9BdXRob3I+PFllYXI+MjAxMTwvWWVhcj48SURU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Shaw et al., 2011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En particular se ha encontrado un retraso significativo el desarrollo la corteza prefrontal (CPF)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Shaw&lt;/Author&gt;&lt;Year&gt;2007&lt;/Year&gt;&lt;IDText&gt;Attention-deficit/hyperactivity disorder is characterized by a delay in cortical maturation&lt;/IDText&gt;&lt;DisplayText&gt;(Shaw et al., 2007)&lt;/DisplayText&gt;&lt;record&gt;&lt;dates&gt;&lt;pub-dates&gt;&lt;date&gt;Dec&lt;/date&gt;&lt;/pub-dates&gt;&lt;year&gt;2007&lt;/year&gt;&lt;/dates&gt;&lt;keywords&gt;&lt;keyword&gt;Adolescent&lt;/keyword&gt;&lt;keyword&gt;Attention Deficit Disorder with Hyperactivity&lt;/keyword&gt;&lt;keyword&gt;Cerebral Cortex&lt;/keyword&gt;&lt;keyword&gt;Child&lt;/keyword&gt;&lt;keyword&gt;Female&lt;/keyword&gt;&lt;keyword&gt;Humans&lt;/keyword&gt;&lt;keyword&gt;Image Processing, Computer-Assisted&lt;/keyword&gt;&lt;keyword&gt;Magnetic Resonance Imaging&lt;/keyword&gt;&lt;keyword&gt;Male&lt;/keyword&gt;&lt;/keywords&gt;&lt;urls&gt;&lt;related-urls&gt;&lt;url&gt;https://www.ncbi.nlm.nih.gov/pubmed/18024590&lt;/url&gt;&lt;/related-urls&gt;&lt;/urls&gt;&lt;isbn&gt;1091-6490&lt;/isbn&gt;&lt;custom2&gt;PMC2148343&lt;/custom2&gt;&lt;titles&gt;&lt;title&gt;Attention-deficit/hyperactivity disorder is characterized by a delay in cortical maturation&lt;/title&gt;&lt;secondary-title&gt;Proc Natl Acad Sci U S A&lt;/secondary-title&gt;&lt;/titles&gt;&lt;pages&gt;19649-54&lt;/pages&gt;&lt;number&gt;49&lt;/number&gt;&lt;contributors&gt;&lt;authors&gt;&lt;author&gt;Shaw, P.&lt;/author&gt;&lt;author&gt;Eckstrand, K.&lt;/author&gt;&lt;author&gt;Sharp, W.&lt;/author&gt;&lt;author&gt;Blumenthal, J.&lt;/author&gt;&lt;author&gt;Lerch, J. P.&lt;/author&gt;&lt;author&gt;Greenstein, D.&lt;/author&gt;&lt;author&gt;Clasen, L.&lt;/author&gt;&lt;author&gt;Evans, A.&lt;/author&gt;&lt;author&gt;Giedd, J.&lt;/author&gt;&lt;author&gt;Rapoport, J. L.&lt;/author&gt;&lt;/authors&gt;&lt;/contributors&gt;&lt;edition&gt;2007/11/16&lt;/edition&gt;&lt;language&gt;eng&lt;/language&gt;&lt;added-date format="utc"&gt;1488817308&lt;/added-date&gt;&lt;ref-type name="Journal Article"&gt;17&lt;/ref-type&gt;&lt;rec-number&gt;856&lt;/rec-number&gt;&lt;last-updated-date format="utc"&gt;1488817308&lt;/last-updated-date&gt;&lt;accession-num&gt;18024590&lt;/accession-num&gt;&lt;electronic-resource-num&gt;10.1073/pnas.0707741104&lt;/electronic-resource-num&gt;&lt;volume&gt;104&lt;/volume&gt;&lt;/record&gt;&lt;/Cite&gt;&lt;/EndNote&gt;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Shaw et al., 2007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En particular en el TDA-A se ha encontrado alteración del sistema dopaminérgico en zonas prefrontales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, que se relaciona con un bajo control i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nhibitorio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aGVya2Fzb3ZhPC9BdXRob3I+PFllYXI+MjAxNDwvWWVh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DaGVya2Fzb3ZhPC9BdXRob3I+PFllYXI+MjAxNDwvWWVh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</w:fldData>
        </w:fldCha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AA0A1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Cherkasova et al., 2014)</w:t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AA0A1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2702D028" w14:textId="3B544071" w:rsidR="00903887" w:rsidRPr="00F77A22" w:rsidRDefault="00AA0A17" w:rsidP="00FD3FF1">
      <w:pPr>
        <w:spacing w:line="360" w:lineRule="auto"/>
        <w:jc w:val="both"/>
        <w:rPr>
          <w:rFonts w:ascii="Times New Roman" w:hAnsi="Times New Roman" w:cs="Times New Roman"/>
          <w:color w:val="A6A6A6" w:themeColor="background1" w:themeShade="A6"/>
          <w:sz w:val="24"/>
          <w:szCs w:val="24"/>
          <w:shd w:val="clear" w:color="auto" w:fill="FFFFFF"/>
        </w:rPr>
      </w:pP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El abuso en el consumo de sustancias en la adolescencia (alcohol, tabaco, marihuana, y otras drogas etc.)  tiene efectos negativos para el neurodesar</w:t>
      </w:r>
      <w:r w:rsidR="00CF4425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rollo, particularmente en la corteza prefrontal</w:t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Goriounova&lt;/Author&gt;&lt;Year&gt;2012&lt;/Year&gt;&lt;IDText&gt;Nicotine exposure during adolescence alters the rules for prefrontal cortical synaptic plasticity during adulthood&lt;/IDText&gt;&lt;DisplayText&gt;(Goriounova &amp;amp; Mansvelder, 2012a)&lt;/DisplayText&gt;&lt;record&gt;&lt;keywords&gt;&lt;keyword&gt;STDP&lt;/keyword&gt;&lt;keyword&gt;adolescence&lt;/keyword&gt;&lt;keyword&gt;cognitive behavior&lt;/keyword&gt;&lt;keyword&gt;mGluR&lt;/keyword&gt;&lt;keyword&gt;nAChR&lt;/keyword&gt;&lt;keyword&gt;nicotine&lt;/keyword&gt;&lt;keyword&gt;prefrontal cortex&lt;/keyword&gt;&lt;/keywords&gt;&lt;urls&gt;&lt;related-urls&gt;&lt;url&gt;https://www.ncbi.nlm.nih.gov/pubmed/22876231&lt;/url&gt;&lt;/related-urls&gt;&lt;/urls&gt;&lt;isbn&gt;1663-3563&lt;/isbn&gt;&lt;custom2&gt;PMC3410598&lt;/custom2&gt;&lt;titles&gt;&lt;title&gt;Nicotine exposure during adolescence alters the rules for prefrontal cortical synaptic plasticity during adulthood&lt;/title&gt;&lt;secondary-title&gt;Front Synaptic Neurosci&lt;/secondary-title&gt;&lt;/titles&gt;&lt;pages&gt;3&lt;/pages&gt;&lt;contributors&gt;&lt;authors&gt;&lt;author&gt;Goriounova, N. A.&lt;/author&gt;&lt;author&gt;Mansvelder, H. D.&lt;/author&gt;&lt;/authors&gt;&lt;/contributors&gt;&lt;edition&gt;2012/08/02&lt;/edition&gt;&lt;language&gt;eng&lt;/language&gt;&lt;added-date format="utc"&gt;1513023336&lt;/added-date&gt;&lt;ref-type name="Journal Article"&gt;17&lt;/ref-type&gt;&lt;dates&gt;&lt;year&gt;2012&lt;/year&gt;&lt;/dates&gt;&lt;rec-number&gt;936&lt;/rec-number&gt;&lt;last-updated-date format="utc"&gt;1513023336&lt;/last-updated-date&gt;&lt;accession-num&gt;22876231&lt;/accession-num&gt;&lt;electronic-resource-num&gt;10.3389/fnsyn.2012.00003&lt;/electronic-resource-num&gt;&lt;volume&gt;4&lt;/volume&gt;&lt;/record&gt;&lt;/Cite&gt;&lt;/EndNote&gt;</w:instrText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0388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Gorio</w:t>
      </w:r>
      <w:r w:rsidR="00CF4425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unova &amp; Mansvelder, 2012a</w:t>
      </w:r>
      <w:r w:rsidR="00903887"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903887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uando el consumo de cigarrillos  inicia en la adolescencia y es elevado, </w:t>
      </w:r>
      <w:r w:rsidR="0004309A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e producen </w:t>
      </w:r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éficits atencionales que se agravan con el mayor número/frecuencia de consumo (</w:t>
      </w:r>
      <w:proofErr w:type="spellStart"/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oriouniva</w:t>
      </w:r>
      <w:proofErr w:type="spellEnd"/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&amp; </w:t>
      </w:r>
      <w:proofErr w:type="spellStart"/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nsvelder</w:t>
      </w:r>
      <w:proofErr w:type="spellEnd"/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2012b).    Los adolescentes y jóvenes con TDAH son más propensos al abuso de drogas (</w:t>
      </w:r>
      <w:r w:rsidR="00903887" w:rsidRPr="00F77A22">
        <w:rPr>
          <w:rFonts w:ascii="Times New Roman" w:hAnsi="Times New Roman" w:cs="Times New Roman"/>
          <w:sz w:val="24"/>
          <w:szCs w:val="24"/>
        </w:rPr>
        <w:t>Estévez et al., 201</w:t>
      </w:r>
      <w:r w:rsidR="00005207" w:rsidRPr="00F77A22">
        <w:rPr>
          <w:rFonts w:ascii="Times New Roman" w:hAnsi="Times New Roman" w:cs="Times New Roman"/>
          <w:sz w:val="24"/>
          <w:szCs w:val="24"/>
        </w:rPr>
        <w:t>6</w:t>
      </w:r>
      <w:r w:rsidR="00903887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, lo que les confiere una doble vulne</w:t>
      </w:r>
      <w:r w:rsidR="0004309A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abilidad. </w:t>
      </w:r>
    </w:p>
    <w:p w14:paraId="2D743805" w14:textId="77777777" w:rsidR="00931734" w:rsidRPr="00F77A22" w:rsidRDefault="00931734" w:rsidP="00FD3FF1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D06520D" w14:textId="5A12E4B5" w:rsidR="00580682" w:rsidRPr="00F77A22" w:rsidRDefault="00580682" w:rsidP="00FD3FF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i/>
          <w:sz w:val="24"/>
          <w:szCs w:val="24"/>
        </w:rPr>
        <w:t xml:space="preserve">Funciones Ejecutivas en </w:t>
      </w:r>
      <w:r w:rsidR="002C45C5" w:rsidRPr="00F77A22">
        <w:rPr>
          <w:rFonts w:ascii="Times New Roman" w:hAnsi="Times New Roman" w:cs="Times New Roman"/>
          <w:i/>
          <w:sz w:val="24"/>
          <w:szCs w:val="24"/>
        </w:rPr>
        <w:t>el TDA-A</w:t>
      </w:r>
      <w:r w:rsidR="002C45C5" w:rsidRPr="00F77A22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1E4C1F" w:rsidRPr="00F77A2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>Entre las diversas explicaciones sobre las deficiencias cognitivas y conductuales</w:t>
      </w:r>
      <w:r w:rsidR="00C26F7A" w:rsidRPr="00F77A22">
        <w:rPr>
          <w:rFonts w:ascii="Times New Roman" w:hAnsi="Times New Roman" w:cs="Times New Roman"/>
          <w:sz w:val="24"/>
          <w:szCs w:val="24"/>
        </w:rPr>
        <w:t xml:space="preserve"> en el TDAH</w:t>
      </w:r>
      <w:r w:rsidRPr="00F77A22">
        <w:rPr>
          <w:rFonts w:ascii="Times New Roman" w:hAnsi="Times New Roman" w:cs="Times New Roman"/>
          <w:sz w:val="24"/>
          <w:szCs w:val="24"/>
        </w:rPr>
        <w:t xml:space="preserve">, una de las más </w:t>
      </w:r>
      <w:r w:rsidR="00B31F86" w:rsidRPr="00F77A22">
        <w:rPr>
          <w:rFonts w:ascii="Times New Roman" w:hAnsi="Times New Roman" w:cs="Times New Roman"/>
          <w:sz w:val="24"/>
          <w:szCs w:val="24"/>
        </w:rPr>
        <w:t>estudiadas</w:t>
      </w:r>
      <w:r w:rsidRPr="00F77A22">
        <w:rPr>
          <w:rFonts w:ascii="Times New Roman" w:hAnsi="Times New Roman" w:cs="Times New Roman"/>
          <w:sz w:val="24"/>
          <w:szCs w:val="24"/>
        </w:rPr>
        <w:t xml:space="preserve"> es la alteración en el desarrollo de las funciones ejecutivas (FE); las cuales conforman un sistema de capacidades que permiten la regulación y el control de la co</w:t>
      </w:r>
      <w:r w:rsidR="0072720F" w:rsidRPr="00F77A22">
        <w:rPr>
          <w:rFonts w:ascii="Times New Roman" w:hAnsi="Times New Roman" w:cs="Times New Roman"/>
          <w:sz w:val="24"/>
          <w:szCs w:val="24"/>
        </w:rPr>
        <w:t>nducta</w:t>
      </w:r>
      <w:r w:rsidR="005162A9" w:rsidRPr="00F77A22">
        <w:rPr>
          <w:rFonts w:ascii="Times New Roman" w:hAnsi="Times New Roman" w:cs="Times New Roman"/>
          <w:sz w:val="24"/>
          <w:szCs w:val="24"/>
        </w:rPr>
        <w:t>,</w:t>
      </w:r>
      <w:r w:rsidR="0072720F" w:rsidRPr="00F77A22">
        <w:rPr>
          <w:rFonts w:ascii="Times New Roman" w:hAnsi="Times New Roman" w:cs="Times New Roman"/>
          <w:sz w:val="24"/>
          <w:szCs w:val="24"/>
        </w:rPr>
        <w:t xml:space="preserve"> y la cognición </w:t>
      </w:r>
      <w:r w:rsidR="0072720F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rbGV5PC9BdXRob3I+PFllYXI+MjAxMDwvWWVhcj48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</w:fldData>
        </w:fldChar>
      </w:r>
      <w:r w:rsidR="0072720F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720F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rbGV5PC9BdXRob3I+PFllYXI+MjAxMDwvWWVhcj48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</w:fldData>
        </w:fldChar>
      </w:r>
      <w:r w:rsidR="0072720F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720F" w:rsidRPr="00F77A22">
        <w:rPr>
          <w:rFonts w:ascii="Times New Roman" w:hAnsi="Times New Roman" w:cs="Times New Roman"/>
          <w:sz w:val="24"/>
          <w:szCs w:val="24"/>
        </w:rPr>
      </w:r>
      <w:r w:rsidR="0072720F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2720F" w:rsidRPr="00F77A22">
        <w:rPr>
          <w:rFonts w:ascii="Times New Roman" w:hAnsi="Times New Roman" w:cs="Times New Roman"/>
          <w:sz w:val="24"/>
          <w:szCs w:val="24"/>
        </w:rPr>
      </w:r>
      <w:r w:rsidR="0072720F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2720F" w:rsidRPr="00F77A22">
        <w:rPr>
          <w:rFonts w:ascii="Times New Roman" w:hAnsi="Times New Roman" w:cs="Times New Roman"/>
          <w:noProof/>
          <w:sz w:val="24"/>
          <w:szCs w:val="24"/>
        </w:rPr>
        <w:t>(Barkley &amp; Murphy, 2010</w:t>
      </w:r>
      <w:r w:rsidR="00C26F7A" w:rsidRPr="00F77A22">
        <w:rPr>
          <w:rFonts w:ascii="Times New Roman" w:hAnsi="Times New Roman" w:cs="Times New Roman"/>
          <w:noProof/>
          <w:sz w:val="24"/>
          <w:szCs w:val="24"/>
        </w:rPr>
        <w:t>)</w:t>
      </w:r>
      <w:r w:rsidR="00B31F86" w:rsidRPr="00F77A22">
        <w:rPr>
          <w:rFonts w:ascii="Times New Roman" w:hAnsi="Times New Roman" w:cs="Times New Roman"/>
          <w:noProof/>
          <w:sz w:val="24"/>
          <w:szCs w:val="24"/>
        </w:rPr>
        <w:t>.</w:t>
      </w:r>
      <w:r w:rsidR="0072720F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 xml:space="preserve"> Las FE son consideradas uno de</w:t>
      </w:r>
      <w:r w:rsidRPr="00F77A22">
        <w:rPr>
          <w:rFonts w:ascii="Times New Roman" w:eastAsia="Calibri" w:hAnsi="Times New Roman" w:cs="Times New Roman"/>
          <w:sz w:val="24"/>
          <w:szCs w:val="24"/>
        </w:rPr>
        <w:t xml:space="preserve"> los componentes más importantes para que el desarrollo infantil y adolescente sea</w:t>
      </w:r>
      <w:r w:rsidR="00825234" w:rsidRPr="00F77A22">
        <w:rPr>
          <w:rFonts w:ascii="Times New Roman" w:hAnsi="Times New Roman" w:cs="Times New Roman"/>
          <w:sz w:val="24"/>
          <w:szCs w:val="24"/>
        </w:rPr>
        <w:t xml:space="preserve"> exitoso </w: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D3710F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amond&lt;/Author&gt;&lt;Year&gt;2011&lt;/Year&gt;&lt;IDText&gt;Interventions shown to aid executive function development in children 4 to 12 years old&lt;/IDText&gt;&lt;DisplayText&gt;(Diamond &amp;amp; Lee, 2011)&lt;/DisplayText&gt;&lt;record&gt;&lt;dates&gt;&lt;pub-dates&gt;&lt;date&gt;Aug&lt;/date&gt;&lt;/pub-dates&gt;&lt;year&gt;2011&lt;/year&gt;&lt;/dates&gt;&lt;keywords&gt;&lt;keyword&gt;Child&lt;/keyword&gt;&lt;keyword&gt;Child, Preschool&lt;/keyword&gt;&lt;keyword&gt;Computers&lt;/keyword&gt;&lt;keyword&gt;Curriculum&lt;/keyword&gt;&lt;keyword&gt;Emotions&lt;/keyword&gt;&lt;keyword&gt;Executive Function&lt;/keyword&gt;&lt;keyword&gt;Female&lt;/keyword&gt;&lt;keyword&gt;Humans&lt;/keyword&gt;&lt;keyword&gt;Learning&lt;/keyword&gt;&lt;keyword&gt;Male&lt;/keyword&gt;&lt;keyword&gt;Martial Arts&lt;/keyword&gt;&lt;keyword&gt;Memory, Short-Term&lt;/keyword&gt;&lt;/keywords&gt;&lt;urls&gt;&lt;related-urls&gt;&lt;url&gt;https://www.ncbi.nlm.nih.gov/pubmed/21852486&lt;/url&gt;&lt;/related-urls&gt;&lt;/urls&gt;&lt;isbn&gt;1095-9203&lt;/isbn&gt;&lt;custom2&gt;PMC3159917&lt;/custom2&gt;&lt;titles&gt;&lt;title&gt;Interventions shown to aid executive function development in children 4 to 12 years old&lt;/title&gt;&lt;secondary-title&gt;Science&lt;/secondary-title&gt;&lt;/titles&gt;&lt;pages&gt;959-64&lt;/pages&gt;&lt;number&gt;6045&lt;/number&gt;&lt;contributors&gt;&lt;authors&gt;&lt;author&gt;Diamond, A.&lt;/author&gt;&lt;author&gt;Lee, K.&lt;/author&gt;&lt;/authors&gt;&lt;/contributors&gt;&lt;language&gt;eng&lt;/language&gt;&lt;added-date format="utc"&gt;1488241877&lt;/added-date&gt;&lt;ref-type name="Journal Article"&gt;17&lt;/ref-type&gt;&lt;rec-number&gt;841&lt;/rec-number&gt;&lt;last-updated-date format="utc"&gt;1488241877&lt;/last-updated-date&gt;&lt;accession-num&gt;21852486&lt;/accession-num&gt;&lt;electronic-resource-num&gt;10.1126/science.1204529&lt;/electronic-resource-num&gt;&lt;volume&gt;333&lt;/volume&gt;&lt;/record&gt;&lt;/Cite&gt;&lt;/EndNote&gt;</w:instrTex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D3710F" w:rsidRPr="00F77A22">
        <w:rPr>
          <w:rFonts w:ascii="Times New Roman" w:hAnsi="Times New Roman" w:cs="Times New Roman"/>
          <w:noProof/>
          <w:sz w:val="24"/>
          <w:szCs w:val="24"/>
        </w:rPr>
        <w:t>(Diamond &amp; Lee, 2011)</w: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2807CF" w:rsidRPr="00F77A22">
        <w:rPr>
          <w:rFonts w:ascii="Times New Roman" w:hAnsi="Times New Roman" w:cs="Times New Roman"/>
          <w:sz w:val="24"/>
          <w:szCs w:val="24"/>
        </w:rPr>
        <w:t>, debido a</w:t>
      </w:r>
      <w:r w:rsidRPr="00F77A22">
        <w:rPr>
          <w:rFonts w:ascii="Times New Roman" w:hAnsi="Times New Roman" w:cs="Times New Roman"/>
          <w:sz w:val="24"/>
          <w:szCs w:val="24"/>
        </w:rPr>
        <w:t>l control cognitivo que</w:t>
      </w:r>
      <w:r w:rsidR="00AF2566" w:rsidRPr="00F77A22">
        <w:rPr>
          <w:rFonts w:ascii="Times New Roman" w:hAnsi="Times New Roman" w:cs="Times New Roman"/>
          <w:sz w:val="24"/>
          <w:szCs w:val="24"/>
        </w:rPr>
        <w:t xml:space="preserve"> ejercen estos procesos</w:t>
      </w:r>
      <w:r w:rsidRPr="00F77A22">
        <w:rPr>
          <w:rFonts w:ascii="Times New Roman" w:hAnsi="Times New Roman" w:cs="Times New Roman"/>
          <w:sz w:val="24"/>
          <w:szCs w:val="24"/>
        </w:rPr>
        <w:t xml:space="preserve"> sobre el aprendizaje </w: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D3710F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evora&lt;/Author&gt;&lt;Year&gt;2005&lt;/Year&gt;&lt;IDText&gt;Color–object interference in young children: A Stroop effect in children 3½–6½ years old&lt;/IDText&gt;&lt;DisplayText&gt;(Prevora &amp;amp; Diamond, 2005)&lt;/DisplayText&gt;&lt;record&gt;&lt;titles&gt;&lt;title&gt;Color–object interference in young children: A Stroop effect in children 3½–6½ years old&lt;/title&gt;&lt;secondary-title&gt;Cogn Dev. &lt;/secondary-title&gt;&lt;/titles&gt;&lt;pages&gt;256–278.&lt;/pages&gt;&lt;number&gt;2&lt;/number&gt;&lt;contributors&gt;&lt;authors&gt;&lt;author&gt;Prevora, M. B.&lt;/author&gt;&lt;author&gt;Diamond, A.&lt;/author&gt;&lt;/authors&gt;&lt;/contributors&gt;&lt;added-date format="utc"&gt;1431807462&lt;/added-date&gt;&lt;ref-type name="Journal Article"&gt;17&lt;/ref-type&gt;&lt;dates&gt;&lt;year&gt;2005&lt;/year&gt;&lt;/dates&gt;&lt;rec-number&gt;470&lt;/rec-number&gt;&lt;last-updated-date format="utc"&gt;1431809485&lt;/last-updated-date&gt;&lt;volume&gt;20&lt;/volume&gt;&lt;/record&gt;&lt;/Cite&gt;&lt;/EndNote&gt;</w:instrTex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D3710F" w:rsidRPr="00F77A22">
        <w:rPr>
          <w:rFonts w:ascii="Times New Roman" w:hAnsi="Times New Roman" w:cs="Times New Roman"/>
          <w:noProof/>
          <w:sz w:val="24"/>
          <w:szCs w:val="24"/>
        </w:rPr>
        <w:t>(Prevor &amp; Diamond, 2005)</w:t>
      </w:r>
      <w:r w:rsidR="00D3710F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>.</w:t>
      </w:r>
      <w:r w:rsidR="00C26F7A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La literatura </w:t>
      </w:r>
      <w:r w:rsidR="00335E2E" w:rsidRPr="00F77A22">
        <w:rPr>
          <w:rFonts w:ascii="Times New Roman" w:hAnsi="Times New Roman" w:cs="Times New Roman"/>
          <w:sz w:val="24"/>
          <w:szCs w:val="24"/>
        </w:rPr>
        <w:t xml:space="preserve">científica </w:t>
      </w:r>
      <w:r w:rsidRPr="00F77A22">
        <w:rPr>
          <w:rFonts w:ascii="Times New Roman" w:hAnsi="Times New Roman" w:cs="Times New Roman"/>
          <w:sz w:val="24"/>
          <w:szCs w:val="24"/>
        </w:rPr>
        <w:t xml:space="preserve">es abundante en </w:t>
      </w:r>
      <w:r w:rsidR="00335E2E" w:rsidRPr="00F77A22">
        <w:rPr>
          <w:rFonts w:ascii="Times New Roman" w:hAnsi="Times New Roman" w:cs="Times New Roman"/>
          <w:sz w:val="24"/>
          <w:szCs w:val="24"/>
        </w:rPr>
        <w:t>investigaciones que identifican y describen en el TDA</w:t>
      </w:r>
      <w:r w:rsidR="005162A9" w:rsidRPr="00F77A22">
        <w:rPr>
          <w:rFonts w:ascii="Times New Roman" w:hAnsi="Times New Roman" w:cs="Times New Roman"/>
          <w:sz w:val="24"/>
          <w:szCs w:val="24"/>
        </w:rPr>
        <w:t>H</w:t>
      </w:r>
      <w:r w:rsidR="00335E2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>las dificultades en el desarrollo de FE</w:t>
      </w:r>
      <w:r w:rsidR="00335E2E" w:rsidRPr="00F77A22">
        <w:rPr>
          <w:rFonts w:ascii="Times New Roman" w:hAnsi="Times New Roman" w:cs="Times New Roman"/>
          <w:sz w:val="24"/>
          <w:szCs w:val="24"/>
        </w:rPr>
        <w:t xml:space="preserve">, principalmente en </w:t>
      </w:r>
      <w:r w:rsidR="007D6704" w:rsidRPr="00F77A22">
        <w:rPr>
          <w:rFonts w:ascii="Times New Roman" w:hAnsi="Times New Roman" w:cs="Times New Roman"/>
          <w:sz w:val="24"/>
          <w:szCs w:val="24"/>
          <w:lang w:val="es-CO"/>
        </w:rPr>
        <w:t>la memoria de trabajo</w:t>
      </w:r>
      <w:r w:rsidR="00B37D5D" w:rsidRPr="00F77A22">
        <w:rPr>
          <w:rFonts w:ascii="Times New Roman" w:hAnsi="Times New Roman" w:cs="Times New Roman"/>
          <w:sz w:val="24"/>
          <w:szCs w:val="24"/>
        </w:rPr>
        <w:t>,</w:t>
      </w:r>
      <w:r w:rsidR="00335E2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B37D5D" w:rsidRPr="00F77A22">
        <w:rPr>
          <w:rFonts w:ascii="Times New Roman" w:hAnsi="Times New Roman" w:cs="Times New Roman"/>
          <w:sz w:val="24"/>
          <w:szCs w:val="24"/>
        </w:rPr>
        <w:t>el control inhibitorio</w:t>
      </w:r>
      <w:r w:rsidR="00335E2E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7D6704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y </w:t>
      </w:r>
      <w:r w:rsidR="00335E2E" w:rsidRPr="00F77A22">
        <w:rPr>
          <w:rFonts w:ascii="Times New Roman" w:hAnsi="Times New Roman" w:cs="Times New Roman"/>
          <w:sz w:val="24"/>
          <w:szCs w:val="24"/>
          <w:lang w:val="es-CO"/>
        </w:rPr>
        <w:t>en algunos casos</w:t>
      </w:r>
      <w:r w:rsidR="00AF2566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 alteraciones </w:t>
      </w:r>
      <w:r w:rsidR="00335E2E" w:rsidRPr="00F77A22">
        <w:rPr>
          <w:rFonts w:ascii="Times New Roman" w:hAnsi="Times New Roman" w:cs="Times New Roman"/>
          <w:sz w:val="24"/>
          <w:szCs w:val="24"/>
          <w:lang w:val="es-CO"/>
        </w:rPr>
        <w:t>en la capacidad para la solución de problemas</w:t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fldChar w:fldCharType="begin">
          <w:fldData xml:space="preserve">PEVuZE5vdGU+PENpdGU+PEF1dGhvcj5CYXJrbGV5PC9BdXRob3I+PFllYXI+MjAxMDwvWWVhcj48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=
</w:fldData>
        </w:fldChar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instrText xml:space="preserve"> ADDIN EN.CITE </w:instrText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fldChar w:fldCharType="begin">
          <w:fldData xml:space="preserve">PEVuZE5vdGU+PENpdGU+PEF1dGhvcj5CYXJrbGV5PC9BdXRob3I+PFllYXI+MjAxMDwvWWVhcj48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=
</w:fldData>
        </w:fldChar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instrText xml:space="preserve"> ADDIN EN.CITE.DATA </w:instrText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fldChar w:fldCharType="end"/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fldChar w:fldCharType="separate"/>
      </w:r>
      <w:r w:rsidR="00D3710F" w:rsidRPr="00F77A22">
        <w:rPr>
          <w:rFonts w:ascii="Times New Roman" w:hAnsi="Times New Roman" w:cs="Times New Roman"/>
          <w:noProof/>
          <w:sz w:val="24"/>
          <w:szCs w:val="24"/>
          <w:lang w:val="es-CO"/>
        </w:rPr>
        <w:t>(Barkley, 2010; Doyle et al., 2005; Willcutt, Doyle, Nigg, Faraone, &amp; Pennington, 2005)</w:t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fldChar w:fldCharType="end"/>
      </w:r>
      <w:r w:rsidR="00D3710F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; </w:t>
      </w:r>
      <w:r w:rsidR="007D6704" w:rsidRPr="00F77A22">
        <w:rPr>
          <w:rFonts w:ascii="Times New Roman" w:hAnsi="Times New Roman" w:cs="Times New Roman"/>
          <w:sz w:val="24"/>
          <w:szCs w:val="24"/>
          <w:lang w:val="es-CO"/>
        </w:rPr>
        <w:t xml:space="preserve">el </w:t>
      </w:r>
      <w:r w:rsidR="005162A9" w:rsidRPr="00F77A22">
        <w:rPr>
          <w:rFonts w:ascii="Times New Roman" w:hAnsi="Times New Roman" w:cs="Times New Roman"/>
          <w:sz w:val="24"/>
          <w:szCs w:val="24"/>
        </w:rPr>
        <w:t xml:space="preserve">aprendizaje y la </w:t>
      </w:r>
      <w:r w:rsidRPr="00F77A22">
        <w:rPr>
          <w:rFonts w:ascii="Times New Roman" w:hAnsi="Times New Roman" w:cs="Times New Roman"/>
          <w:sz w:val="24"/>
          <w:szCs w:val="24"/>
        </w:rPr>
        <w:t xml:space="preserve">memoria estratégica 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B37D5D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stel&lt;/Author&gt;&lt;Year&gt;2011&lt;/Year&gt;&lt;IDText&gt;Memory capacity, selective control, and value-directed remembering in children with and without attention-deficit/hyperactivity disorder (ADHD)&lt;/IDText&gt;&lt;DisplayText&gt;(Castel, Lee, Humphreys, &amp;amp; Moore, 2011)&lt;/DisplayText&gt;&lt;record&gt;&lt;dates&gt;&lt;pub-dates&gt;&lt;date&gt;Jan&lt;/date&gt;&lt;/pub-dates&gt;&lt;year&gt;2011&lt;/year&gt;&lt;/dates&gt;&lt;keywords&gt;&lt;keyword&gt;Attention Deficit Disorder with Hyperactivity&lt;/keyword&gt;&lt;keyword&gt;Child&lt;/keyword&gt;&lt;keyword&gt;Choice Behavior&lt;/keyword&gt;&lt;keyword&gt;Educational Status&lt;/keyword&gt;&lt;keyword&gt;Factor Analysis, Statistical&lt;/keyword&gt;&lt;keyword&gt;Female&lt;/keyword&gt;&lt;keyword&gt;Humans&lt;/keyword&gt;&lt;keyword&gt;Intelligence Tests&lt;/keyword&gt;&lt;keyword&gt;Longitudinal Studies&lt;/keyword&gt;&lt;keyword&gt;Male&lt;/keyword&gt;&lt;keyword&gt;Memory Disorders&lt;/keyword&gt;&lt;keyword&gt;Mental Recall&lt;/keyword&gt;&lt;keyword&gt;Motivation&lt;/keyword&gt;&lt;keyword&gt;Neuropsychological Tests&lt;/keyword&gt;&lt;keyword&gt;Photic Stimulation&lt;/keyword&gt;&lt;keyword&gt;Sex Factors&lt;/keyword&gt;&lt;keyword&gt;Statistics as Topic&lt;/keyword&gt;&lt;keyword&gt;Verbal Learning&lt;/keyword&gt;&lt;keyword&gt;Vocabulary&lt;/keyword&gt;&lt;/keywords&gt;&lt;urls&gt;&lt;related-urls&gt;&lt;url&gt;https://www.ncbi.nlm.nih.gov/pubmed/20873928&lt;/url&gt;&lt;/related-urls&gt;&lt;/urls&gt;&lt;isbn&gt;1931-1559&lt;/isbn&gt;&lt;titles&gt;&lt;title&gt;Memory capacity, selective control, and value-directed remembering in children with and without attention-deficit/hyperactivity disorder (ADHD)&lt;/title&gt;&lt;secondary-title&gt;Neuropsychology&lt;/secondary-title&gt;&lt;/titles&gt;&lt;pages&gt;15-24&lt;/pages&gt;&lt;number&gt;1&lt;/number&gt;&lt;contributors&gt;&lt;authors&gt;&lt;author&gt;Castel, A. D.&lt;/author&gt;&lt;author&gt;Lee, S. S.&lt;/author&gt;&lt;author&gt;Humphreys, K. L.&lt;/author&gt;&lt;author&gt;Moore, A. N.&lt;/author&gt;&lt;/authors&gt;&lt;/contributors&gt;&lt;language&gt;eng&lt;/language&gt;&lt;added-date format="utc"&gt;1488244015&lt;/added-date&gt;&lt;ref-type name="Journal Article"&gt;17&lt;/ref-type&gt;&lt;rec-number&gt;844&lt;/rec-number&gt;&lt;last-updated-date format="utc"&gt;1488244015&lt;/last-updated-date&gt;&lt;accession-num&gt;20873928&lt;/accession-num&gt;&lt;electronic-resource-num&gt;10.1037/a0020298&lt;/electronic-resource-num&gt;&lt;volume&gt;25&lt;/volume&gt;&lt;/record&gt;&lt;/Cite&gt;&lt;/EndNote&gt;</w:instrTex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B37D5D" w:rsidRPr="00F77A22">
        <w:rPr>
          <w:rFonts w:ascii="Times New Roman" w:hAnsi="Times New Roman" w:cs="Times New Roman"/>
          <w:noProof/>
          <w:sz w:val="24"/>
          <w:szCs w:val="24"/>
        </w:rPr>
        <w:t>(Castel, Lee, Humphreys, &amp; Moore, 2011)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D6704" w:rsidRPr="00F77A22">
        <w:rPr>
          <w:rFonts w:ascii="Times New Roman" w:hAnsi="Times New Roman" w:cs="Times New Roman"/>
          <w:sz w:val="24"/>
          <w:szCs w:val="24"/>
        </w:rPr>
        <w:t>,</w:t>
      </w:r>
      <w:r w:rsidRPr="00F77A22">
        <w:rPr>
          <w:rFonts w:ascii="Times New Roman" w:hAnsi="Times New Roman" w:cs="Times New Roman"/>
          <w:sz w:val="24"/>
          <w:szCs w:val="24"/>
        </w:rPr>
        <w:t xml:space="preserve"> la evitación de elecciones de riesgo, y en el balance riesgo-beneficio para la toma de decisiones</w:t>
      </w:r>
      <w:r w:rsidR="00B37D5D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29nbGk8L0F1dGhvcj48WWVhcj4yMDE0PC9ZZWFyPjxJ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</w:fldData>
        </w:fldChar>
      </w:r>
      <w:r w:rsidR="00B37D5D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29nbGk8L0F1dGhvcj48WWVhcj4yMDE0PC9ZZWFyPjxJ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</w:fldData>
        </w:fldChar>
      </w:r>
      <w:r w:rsidR="00B37D5D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37D5D" w:rsidRPr="00F77A22">
        <w:rPr>
          <w:rFonts w:ascii="Times New Roman" w:hAnsi="Times New Roman" w:cs="Times New Roman"/>
          <w:sz w:val="24"/>
          <w:szCs w:val="24"/>
        </w:rPr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B37D5D" w:rsidRPr="00F77A22">
        <w:rPr>
          <w:rFonts w:ascii="Times New Roman" w:hAnsi="Times New Roman" w:cs="Times New Roman"/>
          <w:sz w:val="24"/>
          <w:szCs w:val="24"/>
        </w:rPr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B37D5D" w:rsidRPr="00F77A22">
        <w:rPr>
          <w:rFonts w:ascii="Times New Roman" w:hAnsi="Times New Roman" w:cs="Times New Roman"/>
          <w:noProof/>
          <w:sz w:val="24"/>
          <w:szCs w:val="24"/>
        </w:rPr>
        <w:t>(Medrano, Flores-Lázaro, &amp; Nicolini, 2015; Skogli, Egeland, Andersen, Hovik, &amp; Øie, 2014)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B37D5D" w:rsidRPr="00F77A22">
        <w:rPr>
          <w:rFonts w:ascii="Times New Roman" w:hAnsi="Times New Roman" w:cs="Times New Roman"/>
          <w:sz w:val="24"/>
          <w:szCs w:val="24"/>
        </w:rPr>
        <w:t>.</w:t>
      </w:r>
      <w:r w:rsidR="00992E9B" w:rsidRPr="00F77A22">
        <w:rPr>
          <w:rFonts w:ascii="Times New Roman" w:hAnsi="Times New Roman" w:cs="Times New Roman"/>
          <w:sz w:val="24"/>
          <w:szCs w:val="24"/>
        </w:rPr>
        <w:t xml:space="preserve"> En la tabla 1 se describen</w:t>
      </w:r>
      <w:r w:rsidR="00B31F86" w:rsidRPr="00F77A22">
        <w:rPr>
          <w:rFonts w:ascii="Times New Roman" w:hAnsi="Times New Roman" w:cs="Times New Roman"/>
          <w:sz w:val="24"/>
          <w:szCs w:val="24"/>
        </w:rPr>
        <w:t xml:space="preserve"> las FE que de acuerd</w:t>
      </w:r>
      <w:r w:rsidR="001B460A" w:rsidRPr="00F77A22">
        <w:rPr>
          <w:rFonts w:ascii="Times New Roman" w:hAnsi="Times New Roman" w:cs="Times New Roman"/>
          <w:sz w:val="24"/>
          <w:szCs w:val="24"/>
        </w:rPr>
        <w:t>o a revisiones amplias de la literatura</w:t>
      </w:r>
      <w:r w:rsidR="00992E9B" w:rsidRPr="00F77A22">
        <w:rPr>
          <w:rFonts w:ascii="Times New Roman" w:hAnsi="Times New Roman" w:cs="Times New Roman"/>
          <w:sz w:val="24"/>
          <w:szCs w:val="24"/>
        </w:rPr>
        <w:t>,</w:t>
      </w:r>
      <w:r w:rsidR="001B460A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B31F86" w:rsidRPr="00F77A22">
        <w:rPr>
          <w:rFonts w:ascii="Times New Roman" w:hAnsi="Times New Roman" w:cs="Times New Roman"/>
          <w:sz w:val="24"/>
          <w:szCs w:val="24"/>
        </w:rPr>
        <w:t>han sido las más estudiadas</w:t>
      </w:r>
      <w:r w:rsidR="00992E9B" w:rsidRPr="00F77A2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992E9B" w:rsidRPr="00F77A22">
        <w:rPr>
          <w:rFonts w:ascii="Times New Roman" w:hAnsi="Times New Roman" w:cs="Times New Roman"/>
          <w:sz w:val="24"/>
          <w:szCs w:val="24"/>
        </w:rPr>
        <w:t>Best</w:t>
      </w:r>
      <w:proofErr w:type="spellEnd"/>
      <w:r w:rsidR="00992E9B" w:rsidRPr="00F77A22">
        <w:rPr>
          <w:rFonts w:ascii="Times New Roman" w:hAnsi="Times New Roman" w:cs="Times New Roman"/>
          <w:sz w:val="24"/>
          <w:szCs w:val="24"/>
        </w:rPr>
        <w:t xml:space="preserve"> &amp; Miller, 2010; Flores-Lázaro, Castillo-Preciado &amp; </w:t>
      </w:r>
      <w:proofErr w:type="spellStart"/>
      <w:r w:rsidR="00992E9B" w:rsidRPr="00F77A22">
        <w:rPr>
          <w:rFonts w:ascii="Times New Roman" w:hAnsi="Times New Roman" w:cs="Times New Roman"/>
          <w:sz w:val="24"/>
          <w:szCs w:val="24"/>
        </w:rPr>
        <w:t>Jímenez-Miramonte</w:t>
      </w:r>
      <w:proofErr w:type="spellEnd"/>
      <w:r w:rsidR="00992E9B" w:rsidRPr="00F77A22">
        <w:rPr>
          <w:rFonts w:ascii="Times New Roman" w:hAnsi="Times New Roman" w:cs="Times New Roman"/>
          <w:sz w:val="24"/>
          <w:szCs w:val="24"/>
        </w:rPr>
        <w:t xml:space="preserve">, 2014).  </w:t>
      </w:r>
      <w:r w:rsidR="00B31F86" w:rsidRPr="00F77A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433031" w14:textId="77777777" w:rsidR="003F16EF" w:rsidRDefault="003F16EF" w:rsidP="005E5338">
      <w:pPr>
        <w:spacing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639C8B29" w14:textId="77777777" w:rsidR="003F16EF" w:rsidRDefault="003F16EF" w:rsidP="005E5338">
      <w:pPr>
        <w:spacing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4F5D1BB3" w14:textId="77777777" w:rsidR="003F16EF" w:rsidRPr="00195C2E" w:rsidRDefault="003F16EF" w:rsidP="003F16EF">
      <w:pPr>
        <w:pStyle w:val="Sinespaciado"/>
        <w:rPr>
          <w:rFonts w:ascii="Times New Roman" w:hAnsi="Times New Roman" w:cs="Times New Roman"/>
          <w:sz w:val="24"/>
        </w:rPr>
      </w:pPr>
      <w:r w:rsidRPr="00195C2E">
        <w:rPr>
          <w:rFonts w:ascii="Times New Roman" w:hAnsi="Times New Roman" w:cs="Times New Roman"/>
          <w:sz w:val="24"/>
        </w:rPr>
        <w:t>Tabla 1</w:t>
      </w:r>
    </w:p>
    <w:p w14:paraId="41FC92CB" w14:textId="77777777" w:rsidR="003F16EF" w:rsidRPr="00195C2E" w:rsidRDefault="003F16EF" w:rsidP="003F16EF">
      <w:pPr>
        <w:pStyle w:val="Sinespaciado"/>
        <w:rPr>
          <w:rFonts w:ascii="Times New Roman" w:hAnsi="Times New Roman" w:cs="Times New Roman"/>
          <w:i/>
          <w:sz w:val="24"/>
          <w:szCs w:val="24"/>
        </w:rPr>
      </w:pPr>
      <w:r w:rsidRPr="00195C2E">
        <w:rPr>
          <w:rFonts w:ascii="Times New Roman" w:hAnsi="Times New Roman" w:cs="Times New Roman"/>
          <w:i/>
          <w:sz w:val="24"/>
          <w:szCs w:val="24"/>
        </w:rPr>
        <w:t xml:space="preserve">Funciones ejecutivas  más estudiadas </w:t>
      </w:r>
    </w:p>
    <w:p w14:paraId="7A950808" w14:textId="77777777" w:rsidR="009E00B9" w:rsidRPr="00F77A22" w:rsidRDefault="009E00B9" w:rsidP="005E5338">
      <w:pPr>
        <w:spacing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tbl>
      <w:tblPr>
        <w:tblStyle w:val="Tablaconcuadrcula"/>
        <w:tblW w:w="9356" w:type="dxa"/>
        <w:tblInd w:w="-17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6095"/>
      </w:tblGrid>
      <w:tr w:rsidR="003F16EF" w:rsidRPr="005500E0" w14:paraId="16534896" w14:textId="77777777" w:rsidTr="000F7431">
        <w:tc>
          <w:tcPr>
            <w:tcW w:w="3261" w:type="dxa"/>
          </w:tcPr>
          <w:p w14:paraId="4A6C9018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Abstracción-actitud abstracta</w:t>
            </w:r>
          </w:p>
        </w:tc>
        <w:tc>
          <w:tcPr>
            <w:tcW w:w="6095" w:type="dxa"/>
          </w:tcPr>
          <w:p w14:paraId="41E0B8AB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Disposición para procesar y analizar información de forma abstracta (evitando el concretismo, o utilitarismo).</w:t>
            </w:r>
          </w:p>
          <w:p w14:paraId="65194AB1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3F16EF" w:rsidRPr="005500E0" w14:paraId="4A7223D2" w14:textId="77777777" w:rsidTr="000F7431">
        <w:tc>
          <w:tcPr>
            <w:tcW w:w="3261" w:type="dxa"/>
          </w:tcPr>
          <w:p w14:paraId="141465A2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Fluidez</w:t>
            </w:r>
          </w:p>
        </w:tc>
        <w:tc>
          <w:tcPr>
            <w:tcW w:w="6095" w:type="dxa"/>
          </w:tcPr>
          <w:p w14:paraId="6D8BA1BC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Productividad en un tiempo optimo (verbal, cognitiva, o de acciones) </w:t>
            </w:r>
          </w:p>
          <w:p w14:paraId="20C897BE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3F16EF" w:rsidRPr="005500E0" w14:paraId="41EEEFAE" w14:textId="77777777" w:rsidTr="000F7431">
        <w:tc>
          <w:tcPr>
            <w:tcW w:w="3261" w:type="dxa"/>
          </w:tcPr>
          <w:p w14:paraId="17D51A4A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Planeación </w:t>
            </w:r>
          </w:p>
        </w:tc>
        <w:tc>
          <w:tcPr>
            <w:tcW w:w="6095" w:type="dxa"/>
          </w:tcPr>
          <w:p w14:paraId="655E4B0B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Anticipación estratégica y secuenciada de procedimientos o acciones</w:t>
            </w:r>
          </w:p>
          <w:p w14:paraId="6D71CDBE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3F16EF" w:rsidRPr="005500E0" w14:paraId="0E0D1BB6" w14:textId="77777777" w:rsidTr="000F7431">
        <w:tc>
          <w:tcPr>
            <w:tcW w:w="3261" w:type="dxa"/>
          </w:tcPr>
          <w:p w14:paraId="066DB138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Flexibilidad mental</w:t>
            </w:r>
          </w:p>
        </w:tc>
        <w:tc>
          <w:tcPr>
            <w:tcW w:w="6095" w:type="dxa"/>
          </w:tcPr>
          <w:p w14:paraId="39345E00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Disposición para adaptarse a las contingencias, cambiando de punto de vista, o estrategia para resolver problemas </w:t>
            </w:r>
          </w:p>
          <w:p w14:paraId="290709BB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3F16EF" w:rsidRPr="005500E0" w14:paraId="4C9532B3" w14:textId="77777777" w:rsidTr="000F7431">
        <w:tc>
          <w:tcPr>
            <w:tcW w:w="3261" w:type="dxa"/>
          </w:tcPr>
          <w:p w14:paraId="27ECC140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color w:val="00B0F0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Memoria de trabajo</w:t>
            </w:r>
          </w:p>
        </w:tc>
        <w:tc>
          <w:tcPr>
            <w:tcW w:w="6095" w:type="dxa"/>
          </w:tcPr>
          <w:p w14:paraId="40BE8D91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Mantenimiento de información (de forma mental) para la realización de actividades cognitivas, o acciones concretas. </w:t>
            </w:r>
          </w:p>
          <w:p w14:paraId="6949BAEE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color w:val="00B0F0"/>
                <w:szCs w:val="24"/>
              </w:rPr>
            </w:pPr>
          </w:p>
        </w:tc>
      </w:tr>
      <w:tr w:rsidR="003F16EF" w:rsidRPr="005500E0" w14:paraId="1A43577D" w14:textId="77777777" w:rsidTr="000F7431">
        <w:tc>
          <w:tcPr>
            <w:tcW w:w="3261" w:type="dxa"/>
          </w:tcPr>
          <w:p w14:paraId="12C6C8A2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Control inhibitorio</w:t>
            </w:r>
          </w:p>
        </w:tc>
        <w:tc>
          <w:tcPr>
            <w:tcW w:w="6095" w:type="dxa"/>
          </w:tcPr>
          <w:p w14:paraId="6F0BACE4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Control de respuestas/reacciones automáticas/impulsivas</w:t>
            </w:r>
          </w:p>
          <w:p w14:paraId="2DF48FF4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3F16EF" w:rsidRPr="005500E0" w14:paraId="16C60CE7" w14:textId="77777777" w:rsidTr="000F7431">
        <w:tc>
          <w:tcPr>
            <w:tcW w:w="3261" w:type="dxa"/>
          </w:tcPr>
          <w:p w14:paraId="248013B4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Procesamiento riesgo-beneficio </w:t>
            </w:r>
          </w:p>
          <w:p w14:paraId="6080AA31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6095" w:type="dxa"/>
          </w:tcPr>
          <w:p w14:paraId="430E16C8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>Detección de situaciones/contingencias de riesgo, detección de las opciones/respuestas que conllevan al mayor beneficio.</w:t>
            </w:r>
          </w:p>
          <w:p w14:paraId="0E8CCF99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3F16EF">
              <w:rPr>
                <w:rFonts w:ascii="Times New Roman" w:hAnsi="Times New Roman" w:cs="Times New Roman"/>
                <w:szCs w:val="24"/>
              </w:rPr>
              <w:t xml:space="preserve">Sopesar el costo/beneficio de las elecciones/conductas. </w:t>
            </w:r>
          </w:p>
          <w:p w14:paraId="4B04EB5C" w14:textId="77777777" w:rsidR="003F16EF" w:rsidRPr="003F16EF" w:rsidRDefault="003F16EF" w:rsidP="000F7431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</w:tbl>
    <w:p w14:paraId="32812C27" w14:textId="77777777" w:rsidR="003E7180" w:rsidRPr="00F77A22" w:rsidRDefault="003E7180" w:rsidP="005E5338">
      <w:pPr>
        <w:spacing w:line="240" w:lineRule="auto"/>
        <w:rPr>
          <w:rFonts w:ascii="Times New Roman" w:hAnsi="Times New Roman" w:cs="Times New Roman"/>
          <w:b/>
          <w:color w:val="00B0F0"/>
          <w:sz w:val="24"/>
          <w:szCs w:val="24"/>
        </w:rPr>
      </w:pPr>
    </w:p>
    <w:p w14:paraId="3D158138" w14:textId="77777777" w:rsidR="00567B4B" w:rsidRDefault="00567B4B" w:rsidP="005E5338">
      <w:pPr>
        <w:spacing w:line="24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14:paraId="794A9A2D" w14:textId="5545C9F7" w:rsidR="00E36163" w:rsidRPr="00F77A22" w:rsidRDefault="00580682" w:rsidP="00FD3FF1">
      <w:pPr>
        <w:spacing w:line="36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Los estudios neuropsicológicos tanto individuales como de meta</w:t>
      </w:r>
      <w:r w:rsidR="005162A9" w:rsidRPr="00F77A22">
        <w:rPr>
          <w:rFonts w:ascii="Times New Roman" w:hAnsi="Times New Roman" w:cs="Times New Roman"/>
          <w:sz w:val="24"/>
          <w:szCs w:val="24"/>
        </w:rPr>
        <w:t>-a</w:t>
      </w:r>
      <w:r w:rsidRPr="00F77A22">
        <w:rPr>
          <w:rFonts w:ascii="Times New Roman" w:hAnsi="Times New Roman" w:cs="Times New Roman"/>
          <w:sz w:val="24"/>
          <w:szCs w:val="24"/>
        </w:rPr>
        <w:t xml:space="preserve">nálisis muestran que en los adultos también se presentan </w:t>
      </w:r>
      <w:r w:rsidR="00BA653A" w:rsidRPr="00F77A22">
        <w:rPr>
          <w:rFonts w:ascii="Times New Roman" w:hAnsi="Times New Roman" w:cs="Times New Roman"/>
          <w:sz w:val="24"/>
          <w:szCs w:val="24"/>
        </w:rPr>
        <w:t>D</w:t>
      </w:r>
      <w:r w:rsidRPr="00F77A22">
        <w:rPr>
          <w:rFonts w:ascii="Times New Roman" w:hAnsi="Times New Roman" w:cs="Times New Roman"/>
          <w:sz w:val="24"/>
          <w:szCs w:val="24"/>
        </w:rPr>
        <w:t>E</w:t>
      </w:r>
      <w:r w:rsidR="00B37D5D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9uc3RyYTwvQXV0aG9yPjxZZWFyPjIwMDU8L1llYXI+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</w:fldData>
        </w:fldChar>
      </w:r>
      <w:r w:rsidR="007A0AF9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9uc3RyYTwvQXV0aG9yPjxZZWFyPjIwMDU8L1llYXI+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</w:fldData>
        </w:fldChar>
      </w:r>
      <w:r w:rsidR="007A0AF9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A0AF9" w:rsidRPr="00F77A22">
        <w:rPr>
          <w:rFonts w:ascii="Times New Roman" w:hAnsi="Times New Roman" w:cs="Times New Roman"/>
          <w:sz w:val="24"/>
          <w:szCs w:val="24"/>
        </w:rPr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B37D5D" w:rsidRPr="00F77A22">
        <w:rPr>
          <w:rFonts w:ascii="Times New Roman" w:hAnsi="Times New Roman" w:cs="Times New Roman"/>
          <w:sz w:val="24"/>
          <w:szCs w:val="24"/>
        </w:rPr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A0AF9" w:rsidRPr="00F77A22">
        <w:rPr>
          <w:rFonts w:ascii="Times New Roman" w:hAnsi="Times New Roman" w:cs="Times New Roman"/>
          <w:noProof/>
          <w:sz w:val="24"/>
          <w:szCs w:val="24"/>
        </w:rPr>
        <w:t>(Bueno, da Silva, Alves, Louzã, &amp; Pompéia, 2014; Grane, Endestad, Pinto, &amp; Solbakk, 2014; Nigg, Willcutt, Doyle, &amp; S</w:t>
      </w:r>
      <w:r w:rsidR="005E5201" w:rsidRPr="00F77A22">
        <w:rPr>
          <w:rFonts w:ascii="Times New Roman" w:hAnsi="Times New Roman" w:cs="Times New Roman"/>
          <w:noProof/>
          <w:sz w:val="24"/>
          <w:szCs w:val="24"/>
        </w:rPr>
        <w:t>onuga-Barke, 2005</w:t>
      </w:r>
      <w:r w:rsidR="007A0AF9" w:rsidRPr="00F77A22">
        <w:rPr>
          <w:rFonts w:ascii="Times New Roman" w:hAnsi="Times New Roman" w:cs="Times New Roman"/>
          <w:noProof/>
          <w:sz w:val="24"/>
          <w:szCs w:val="24"/>
        </w:rPr>
        <w:t>)</w:t>
      </w:r>
      <w:r w:rsidR="00B37D5D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162A9" w:rsidRPr="00F77A22">
        <w:rPr>
          <w:rFonts w:ascii="Times New Roman" w:hAnsi="Times New Roman" w:cs="Times New Roman"/>
          <w:sz w:val="24"/>
          <w:szCs w:val="24"/>
        </w:rPr>
        <w:t>.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5162A9" w:rsidRPr="00F77A22">
        <w:rPr>
          <w:rFonts w:ascii="Times New Roman" w:hAnsi="Times New Roman" w:cs="Times New Roman"/>
          <w:sz w:val="24"/>
          <w:szCs w:val="24"/>
        </w:rPr>
        <w:t>E</w:t>
      </w:r>
      <w:r w:rsidR="00BA653A" w:rsidRPr="00F77A22">
        <w:rPr>
          <w:rFonts w:ascii="Times New Roman" w:hAnsi="Times New Roman" w:cs="Times New Roman"/>
          <w:sz w:val="24"/>
          <w:szCs w:val="24"/>
        </w:rPr>
        <w:t>stas alteraciones</w:t>
      </w:r>
      <w:r w:rsidRPr="00F77A22">
        <w:rPr>
          <w:rFonts w:ascii="Times New Roman" w:hAnsi="Times New Roman" w:cs="Times New Roman"/>
          <w:sz w:val="24"/>
          <w:szCs w:val="24"/>
        </w:rPr>
        <w:t xml:space="preserve"> generan dificultades de desempeño l</w:t>
      </w:r>
      <w:r w:rsidR="005162A9" w:rsidRPr="00F77A22">
        <w:rPr>
          <w:rFonts w:ascii="Times New Roman" w:hAnsi="Times New Roman" w:cs="Times New Roman"/>
          <w:sz w:val="24"/>
          <w:szCs w:val="24"/>
        </w:rPr>
        <w:t>aboral, vocacional</w:t>
      </w:r>
      <w:r w:rsidR="00BA653A" w:rsidRPr="00F77A22">
        <w:rPr>
          <w:rFonts w:ascii="Times New Roman" w:hAnsi="Times New Roman" w:cs="Times New Roman"/>
          <w:sz w:val="24"/>
          <w:szCs w:val="24"/>
        </w:rPr>
        <w:t xml:space="preserve"> y académico,</w:t>
      </w:r>
      <w:r w:rsidRPr="00F77A22">
        <w:rPr>
          <w:rFonts w:ascii="Times New Roman" w:hAnsi="Times New Roman" w:cs="Times New Roman"/>
          <w:sz w:val="24"/>
          <w:szCs w:val="24"/>
        </w:rPr>
        <w:t xml:space="preserve"> provocando una menor calidad de vida </w:t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rbGV5PC9BdXRob3I+PFllYXI+MjAwODwvWWVhcj48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</w:fldData>
        </w:fldChar>
      </w:r>
      <w:r w:rsidR="007A0AF9" w:rsidRPr="00F77A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rbGV5PC9BdXRob3I+PFllYXI+MjAwODwvWWVhcj48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</w:fldData>
        </w:fldChar>
      </w:r>
      <w:r w:rsidR="007A0AF9" w:rsidRPr="00F77A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A0AF9" w:rsidRPr="00F77A22">
        <w:rPr>
          <w:rFonts w:ascii="Times New Roman" w:hAnsi="Times New Roman" w:cs="Times New Roman"/>
          <w:sz w:val="24"/>
          <w:szCs w:val="24"/>
        </w:rPr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A0AF9" w:rsidRPr="00F77A22">
        <w:rPr>
          <w:rFonts w:ascii="Times New Roman" w:hAnsi="Times New Roman" w:cs="Times New Roman"/>
          <w:sz w:val="24"/>
          <w:szCs w:val="24"/>
        </w:rPr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A0AF9" w:rsidRPr="00F77A22">
        <w:rPr>
          <w:rFonts w:ascii="Times New Roman" w:hAnsi="Times New Roman" w:cs="Times New Roman"/>
          <w:noProof/>
          <w:sz w:val="24"/>
          <w:szCs w:val="24"/>
        </w:rPr>
        <w:t>(Barkley &amp; Brown, 2008; Barkley &amp; Murphy, 2010; Stern, Pollak, Bonne, Malik, &amp; Maeir, 2017)</w:t>
      </w:r>
      <w:r w:rsidR="007A0AF9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E36163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690622" w:rsidRPr="00F77A22">
        <w:rPr>
          <w:rFonts w:ascii="Times New Roman" w:hAnsi="Times New Roman" w:cs="Times New Roman"/>
          <w:sz w:val="24"/>
          <w:szCs w:val="24"/>
        </w:rPr>
        <w:t>Diversos estudios han encontrado una relación significativa entre la DE y los accidentes de vehículos en adolescentes y jóvenes con TDAH (</w:t>
      </w:r>
      <w:proofErr w:type="spellStart"/>
      <w:r w:rsidR="00690622" w:rsidRPr="00F77A22">
        <w:rPr>
          <w:rFonts w:ascii="Times New Roman" w:hAnsi="Times New Roman" w:cs="Times New Roman"/>
          <w:sz w:val="24"/>
          <w:szCs w:val="24"/>
        </w:rPr>
        <w:t>Walshe</w:t>
      </w:r>
      <w:proofErr w:type="spellEnd"/>
      <w:r w:rsidR="00690622" w:rsidRPr="00F77A22">
        <w:rPr>
          <w:rFonts w:ascii="Times New Roman" w:hAnsi="Times New Roman" w:cs="Times New Roman"/>
          <w:sz w:val="24"/>
          <w:szCs w:val="24"/>
        </w:rPr>
        <w:t xml:space="preserve"> et al., 2017). </w:t>
      </w:r>
      <w:r w:rsidR="002C45C5" w:rsidRPr="00F77A22">
        <w:rPr>
          <w:rFonts w:ascii="Times New Roman" w:hAnsi="Times New Roman" w:cs="Times New Roman"/>
          <w:sz w:val="24"/>
          <w:szCs w:val="24"/>
        </w:rPr>
        <w:t>Incluso e</w:t>
      </w:r>
      <w:r w:rsidR="00E36163" w:rsidRPr="00F77A22">
        <w:rPr>
          <w:rFonts w:ascii="Times New Roman" w:hAnsi="Times New Roman" w:cs="Times New Roman"/>
          <w:sz w:val="24"/>
          <w:szCs w:val="24"/>
        </w:rPr>
        <w:t>n adultos con un C.I. mayor a 120 y diagnóstico TDA</w:t>
      </w:r>
      <w:r w:rsidR="002C45C5" w:rsidRPr="00F77A22">
        <w:rPr>
          <w:rFonts w:ascii="Times New Roman" w:hAnsi="Times New Roman" w:cs="Times New Roman"/>
          <w:sz w:val="24"/>
          <w:szCs w:val="24"/>
        </w:rPr>
        <w:t>-A</w:t>
      </w:r>
      <w:r w:rsidR="00E36163" w:rsidRPr="00F77A22">
        <w:rPr>
          <w:rFonts w:ascii="Times New Roman" w:hAnsi="Times New Roman" w:cs="Times New Roman"/>
          <w:sz w:val="24"/>
          <w:szCs w:val="24"/>
        </w:rPr>
        <w:t xml:space="preserve"> t</w:t>
      </w:r>
      <w:r w:rsidR="0071475B" w:rsidRPr="00F77A22">
        <w:rPr>
          <w:rFonts w:ascii="Times New Roman" w:hAnsi="Times New Roman" w:cs="Times New Roman"/>
          <w:sz w:val="24"/>
          <w:szCs w:val="24"/>
        </w:rPr>
        <w:t xml:space="preserve">ambién se ha observado DE </w:t>
      </w:r>
      <w:r w:rsidR="0071475B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71475B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wn&lt;/Author&gt;&lt;Year&gt;2009&lt;/Year&gt;&lt;IDText&gt;Executive function impairments in high IQ adults with ADHD&lt;/IDText&gt;&lt;DisplayText&gt;(Brown, Reichel, &amp;amp; Quinlan, 2009)&lt;/DisplayText&gt;&lt;record&gt;&lt;dates&gt;&lt;pub-dates&gt;&lt;date&gt;Sep&lt;/date&gt;&lt;/pub-dates&gt;&lt;year&gt;2009&lt;/year&gt;&lt;/dates&gt;&lt;keywords&gt;&lt;keyword&gt;Adolescent&lt;/keyword&gt;&lt;keyword&gt;Adult&lt;/keyword&gt;&lt;keyword&gt;Attention&lt;/keyword&gt;&lt;keyword&gt;Attention Deficit Disorder with Hyperactivity&lt;/keyword&gt;&lt;keyword&gt;Cognition Disorders&lt;/keyword&gt;&lt;keyword&gt;Comorbidity&lt;/keyword&gt;&lt;keyword&gt;Comprehension&lt;/keyword&gt;&lt;keyword&gt;Female&lt;/keyword&gt;&lt;keyword&gt;Humans&lt;/keyword&gt;&lt;keyword&gt;Intelligence&lt;/keyword&gt;&lt;keyword&gt;Interview, Psychological&lt;/keyword&gt;&lt;keyword&gt;Male&lt;/keyword&gt;&lt;keyword&gt;Memory, Short-Term&lt;/keyword&gt;&lt;keyword&gt;Mental Recall&lt;/keyword&gt;&lt;keyword&gt;Middle Aged&lt;/keyword&gt;&lt;keyword&gt;Narration&lt;/keyword&gt;&lt;keyword&gt;Psychometrics&lt;/keyword&gt;&lt;keyword&gt;Reaction Time&lt;/keyword&gt;&lt;keyword&gt;Reference Values&lt;/keyword&gt;&lt;keyword&gt;Wechsler Scales&lt;/keyword&gt;&lt;keyword&gt;Young Adult&lt;/keyword&gt;&lt;/keywords&gt;&lt;urls&gt;&lt;related-urls&gt;&lt;url&gt;https://www.ncbi.nlm.nih.gov/pubmed/19420282&lt;/url&gt;&lt;/related-urls&gt;&lt;/urls&gt;&lt;isbn&gt;1087-0547&lt;/isbn&gt;&lt;titles&gt;&lt;title&gt;Executive function impairments in high IQ adults with ADHD&lt;/title&gt;&lt;secondary-title&gt;J Atten Disord&lt;/secondary-title&gt;&lt;/titles&gt;&lt;pages&gt;161-7&lt;/pages&gt;&lt;number&gt;2&lt;/number&gt;&lt;contributors&gt;&lt;authors&gt;&lt;author&gt;Brown, T. E.&lt;/author&gt;&lt;author&gt;Reichel, P. C.&lt;/author&gt;&lt;author&gt;Quinlan, D. M.&lt;/author&gt;&lt;/authors&gt;&lt;/contributors&gt;&lt;edition&gt;2009/05/06&lt;/edition&gt;&lt;language&gt;eng&lt;/language&gt;&lt;added-date format="utc"&gt;1488815046&lt;/added-date&gt;&lt;ref-type name="Journal Article"&gt;17&lt;/ref-type&gt;&lt;rec-number&gt;850&lt;/rec-number&gt;&lt;last-updated-date format="utc"&gt;1488815046&lt;/last-updated-date&gt;&lt;accession-num&gt;19420282&lt;/accession-num&gt;&lt;electronic-resource-num&gt;10.1177/1087054708326113&lt;/electronic-resource-num&gt;&lt;volume&gt;13&lt;/volume&gt;&lt;/record&gt;&lt;/Cite&gt;&lt;/EndNote&gt;</w:instrText>
      </w:r>
      <w:r w:rsidR="0071475B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71475B" w:rsidRPr="00F77A22">
        <w:rPr>
          <w:rFonts w:ascii="Times New Roman" w:hAnsi="Times New Roman" w:cs="Times New Roman"/>
          <w:noProof/>
          <w:sz w:val="24"/>
          <w:szCs w:val="24"/>
        </w:rPr>
        <w:t>(Brown, Reichel, &amp; Quinlan, 2009)</w:t>
      </w:r>
      <w:r w:rsidR="0071475B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71475B" w:rsidRPr="00F77A22">
        <w:rPr>
          <w:rFonts w:ascii="Times New Roman" w:hAnsi="Times New Roman" w:cs="Times New Roman"/>
          <w:sz w:val="24"/>
          <w:szCs w:val="24"/>
        </w:rPr>
        <w:t>.</w:t>
      </w:r>
    </w:p>
    <w:p w14:paraId="05952C49" w14:textId="09F52E91" w:rsidR="00415585" w:rsidRPr="00F77A22" w:rsidRDefault="00580682" w:rsidP="00FD3FF1">
      <w:pPr>
        <w:spacing w:line="36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A pesar de las evidencias anteriores, ha sido reportado q</w:t>
      </w:r>
      <w:r w:rsidR="00BA653A" w:rsidRPr="00F77A22">
        <w:rPr>
          <w:rFonts w:ascii="Times New Roman" w:hAnsi="Times New Roman" w:cs="Times New Roman"/>
          <w:sz w:val="24"/>
          <w:szCs w:val="24"/>
        </w:rPr>
        <w:t>ue no todos los sujetos con TDA-</w:t>
      </w:r>
      <w:r w:rsidR="00C26F7A" w:rsidRPr="00F77A22">
        <w:rPr>
          <w:rFonts w:ascii="Times New Roman" w:hAnsi="Times New Roman" w:cs="Times New Roman"/>
          <w:sz w:val="24"/>
          <w:szCs w:val="24"/>
        </w:rPr>
        <w:t>H</w:t>
      </w:r>
      <w:r w:rsidRPr="00F77A22">
        <w:rPr>
          <w:rFonts w:ascii="Times New Roman" w:hAnsi="Times New Roman" w:cs="Times New Roman"/>
          <w:sz w:val="24"/>
          <w:szCs w:val="24"/>
        </w:rPr>
        <w:t xml:space="preserve"> presentan DE; estudios recientes han mostrado que e</w:t>
      </w:r>
      <w:r w:rsidR="00BA653A" w:rsidRPr="00F77A22">
        <w:rPr>
          <w:rFonts w:ascii="Times New Roman" w:hAnsi="Times New Roman" w:cs="Times New Roman"/>
          <w:sz w:val="24"/>
          <w:szCs w:val="24"/>
        </w:rPr>
        <w:t xml:space="preserve">sto se debe a que tanto el </w:t>
      </w:r>
      <w:r w:rsidR="00BA653A" w:rsidRPr="00F77A22">
        <w:rPr>
          <w:rFonts w:ascii="Times New Roman" w:hAnsi="Times New Roman" w:cs="Times New Roman"/>
          <w:sz w:val="24"/>
          <w:szCs w:val="24"/>
        </w:rPr>
        <w:lastRenderedPageBreak/>
        <w:t>TDA-</w:t>
      </w:r>
      <w:r w:rsidR="00C26F7A" w:rsidRPr="00F77A22">
        <w:rPr>
          <w:rFonts w:ascii="Times New Roman" w:hAnsi="Times New Roman" w:cs="Times New Roman"/>
          <w:sz w:val="24"/>
          <w:szCs w:val="24"/>
        </w:rPr>
        <w:t>H</w:t>
      </w:r>
      <w:r w:rsidRPr="00F77A22">
        <w:rPr>
          <w:rFonts w:ascii="Times New Roman" w:hAnsi="Times New Roman" w:cs="Times New Roman"/>
          <w:sz w:val="24"/>
          <w:szCs w:val="24"/>
        </w:rPr>
        <w:t xml:space="preserve"> como las DE que se pres</w:t>
      </w:r>
      <w:r w:rsidR="00277A0E" w:rsidRPr="00F77A22">
        <w:rPr>
          <w:rFonts w:ascii="Times New Roman" w:hAnsi="Times New Roman" w:cs="Times New Roman"/>
          <w:sz w:val="24"/>
          <w:szCs w:val="24"/>
        </w:rPr>
        <w:t xml:space="preserve">entan son muy heterogéneas 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277A0E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ir&lt;/Author&gt;&lt;Year&gt;2012&lt;/Year&gt;&lt;IDText&gt;Distinct neuropsychological subgroups in typically developing youth inform heterogeneity in children with ADHD&lt;/IDText&gt;&lt;DisplayText&gt;(Fair, Bathula, Nikolas, &amp;amp; Nigg, 2012)&lt;/DisplayText&gt;&lt;record&gt;&lt;dates&gt;&lt;pub-dates&gt;&lt;date&gt;Apr&lt;/date&gt;&lt;/pub-dates&gt;&lt;year&gt;2012&lt;/year&gt;&lt;/dates&gt;&lt;keywords&gt;&lt;keyword&gt;Adolescent&lt;/keyword&gt;&lt;keyword&gt;Attention Deficit Disorder with Hyperactivity&lt;/keyword&gt;&lt;keyword&gt;Child&lt;/keyword&gt;&lt;keyword&gt;Cognition&lt;/keyword&gt;&lt;keyword&gt;Cohort Studies&lt;/keyword&gt;&lt;keyword&gt;Humans&lt;/keyword&gt;&lt;keyword&gt;Neuropsychological Tests&lt;/keyword&gt;&lt;/keywords&gt;&lt;urls&gt;&lt;related-urls&gt;&lt;url&gt;https://www.ncbi.nlm.nih.gov/pubmed/22474392&lt;/url&gt;&lt;/related-urls&gt;&lt;/urls&gt;&lt;isbn&gt;1091-6490&lt;/isbn&gt;&lt;custom2&gt;PMC3340031&lt;/custom2&gt;&lt;titles&gt;&lt;title&gt;Distinct neuropsychological subgroups in typically developing youth inform heterogeneity in children with ADHD&lt;/title&gt;&lt;secondary-title&gt;Proc Natl Acad Sci U S A&lt;/secondary-title&gt;&lt;/titles&gt;&lt;pages&gt;6769-74&lt;/pages&gt;&lt;number&gt;17&lt;/number&gt;&lt;contributors&gt;&lt;authors&gt;&lt;author&gt;Fair, D. A.&lt;/author&gt;&lt;author&gt;Bathula, D.&lt;/author&gt;&lt;author&gt;Nikolas, M. A.&lt;/author&gt;&lt;author&gt;Nigg, J. T.&lt;/author&gt;&lt;/authors&gt;&lt;/contributors&gt;&lt;edition&gt;2012/04/02&lt;/edition&gt;&lt;language&gt;eng&lt;/language&gt;&lt;added-date format="utc"&gt;1488815724&lt;/added-date&gt;&lt;ref-type name="Journal Article"&gt;17&lt;/ref-type&gt;&lt;rec-number&gt;852&lt;/rec-number&gt;&lt;last-updated-date format="utc"&gt;1488815724&lt;/last-updated-date&gt;&lt;accession-num&gt;22474392&lt;/accession-num&gt;&lt;electronic-resource-num&gt;10.1073/pnas.1115365109&lt;/electronic-resource-num&gt;&lt;volume&gt;109&lt;/volume&gt;&lt;/record&gt;&lt;/Cite&gt;&lt;/EndNote&gt;</w:instrTex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277A0E" w:rsidRPr="00F77A22">
        <w:rPr>
          <w:rFonts w:ascii="Times New Roman" w:hAnsi="Times New Roman" w:cs="Times New Roman"/>
          <w:noProof/>
          <w:sz w:val="24"/>
          <w:szCs w:val="24"/>
        </w:rPr>
        <w:t>(Fair, Bathula, Nikolas, &amp; Nigg, 2012)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 xml:space="preserve">, lo que impone el reto de 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realizar </w:t>
      </w:r>
      <w:r w:rsidR="002C45C5" w:rsidRPr="00F77A22">
        <w:rPr>
          <w:rFonts w:ascii="Times New Roman" w:hAnsi="Times New Roman" w:cs="Times New Roman"/>
          <w:sz w:val="24"/>
          <w:szCs w:val="24"/>
        </w:rPr>
        <w:t xml:space="preserve">mejores 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estudios para </w:t>
      </w:r>
      <w:r w:rsidRPr="00F77A22">
        <w:rPr>
          <w:rFonts w:ascii="Times New Roman" w:hAnsi="Times New Roman" w:cs="Times New Roman"/>
          <w:sz w:val="24"/>
          <w:szCs w:val="24"/>
        </w:rPr>
        <w:t xml:space="preserve">encontrar </w:t>
      </w:r>
      <w:r w:rsidR="00BA653A" w:rsidRPr="00F77A22">
        <w:rPr>
          <w:rFonts w:ascii="Times New Roman" w:hAnsi="Times New Roman" w:cs="Times New Roman"/>
          <w:sz w:val="24"/>
          <w:szCs w:val="24"/>
        </w:rPr>
        <w:t>fenotipos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C26F7A" w:rsidRPr="00F77A22">
        <w:rPr>
          <w:rFonts w:ascii="Times New Roman" w:hAnsi="Times New Roman" w:cs="Times New Roman"/>
          <w:sz w:val="24"/>
          <w:szCs w:val="24"/>
        </w:rPr>
        <w:t>L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a presencia de </w:t>
      </w:r>
      <w:proofErr w:type="spellStart"/>
      <w:r w:rsidR="00415585" w:rsidRPr="00F77A22">
        <w:rPr>
          <w:rFonts w:ascii="Times New Roman" w:hAnsi="Times New Roman" w:cs="Times New Roman"/>
          <w:sz w:val="24"/>
          <w:szCs w:val="24"/>
        </w:rPr>
        <w:t>DE</w:t>
      </w:r>
      <w:proofErr w:type="spellEnd"/>
      <w:r w:rsidR="00415585" w:rsidRPr="00F77A22">
        <w:rPr>
          <w:rFonts w:ascii="Times New Roman" w:hAnsi="Times New Roman" w:cs="Times New Roman"/>
          <w:sz w:val="24"/>
          <w:szCs w:val="24"/>
        </w:rPr>
        <w:t xml:space="preserve"> es altamente relevante en la conducta socialmente adaptada, por ejemplo, en jóvenes universitarios (sin TDAH) se ha encontrado una relación </w:t>
      </w:r>
      <w:r w:rsidR="002C45C5" w:rsidRPr="00F77A22">
        <w:rPr>
          <w:rFonts w:ascii="Times New Roman" w:hAnsi="Times New Roman" w:cs="Times New Roman"/>
          <w:sz w:val="24"/>
          <w:szCs w:val="24"/>
        </w:rPr>
        <w:t>directa entre la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 DE y el aumento </w:t>
      </w:r>
      <w:r w:rsidR="00277A0E" w:rsidRPr="00F77A22">
        <w:rPr>
          <w:rFonts w:ascii="Times New Roman" w:hAnsi="Times New Roman" w:cs="Times New Roman"/>
          <w:sz w:val="24"/>
          <w:szCs w:val="24"/>
        </w:rPr>
        <w:t xml:space="preserve">en el consumo de alcohol 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277A0E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yvers&lt;/Author&gt;&lt;Year&gt;2010&lt;/Year&gt;&lt;IDText&gt;Drinking motives, drinking restraint and drinking behaviour among young adults&lt;/IDText&gt;&lt;DisplayText&gt;(Lyvers, Hasking, Hani, Rhodes, &amp;amp; Trew, 2010)&lt;/DisplayText&gt;&lt;record&gt;&lt;dates&gt;&lt;pub-dates&gt;&lt;date&gt;Feb&lt;/date&gt;&lt;/pub-dates&gt;&lt;year&gt;2010&lt;/year&gt;&lt;/dates&gt;&lt;keywords&gt;&lt;keyword&gt;Adolescent&lt;/keyword&gt;&lt;keyword&gt;Adult&lt;/keyword&gt;&lt;keyword&gt;Alcohol Drinking&lt;/keyword&gt;&lt;keyword&gt;Alcohol-Related Disorders&lt;/keyword&gt;&lt;keyword&gt;Cognition&lt;/keyword&gt;&lt;keyword&gt;Female&lt;/keyword&gt;&lt;keyword&gt;Humans&lt;/keyword&gt;&lt;keyword&gt;Male&lt;/keyword&gt;&lt;keyword&gt;Motivation&lt;/keyword&gt;&lt;keyword&gt;Queensland&lt;/keyword&gt;&lt;keyword&gt;Risk Factors&lt;/keyword&gt;&lt;keyword&gt;Self Disclosure&lt;/keyword&gt;&lt;keyword&gt;Young Adult&lt;/keyword&gt;&lt;/keywords&gt;&lt;urls&gt;&lt;related-urls&gt;&lt;url&gt;https://www.ncbi.nlm.nih.gov/pubmed/19775821&lt;/url&gt;&lt;/related-urls&gt;&lt;/urls&gt;&lt;isbn&gt;1873-6327&lt;/isbn&gt;&lt;titles&gt;&lt;title&gt;Drinking motives, drinking restraint and drinking behaviour among young adults&lt;/title&gt;&lt;secondary-title&gt;Addict Behav&lt;/secondary-title&gt;&lt;/titles&gt;&lt;pages&gt;116-22&lt;/pages&gt;&lt;number&gt;2&lt;/number&gt;&lt;contributors&gt;&lt;authors&gt;&lt;author&gt;Lyvers, M.&lt;/author&gt;&lt;author&gt;Hasking, P.&lt;/author&gt;&lt;author&gt;Hani, R.&lt;/author&gt;&lt;author&gt;Rhodes, M.&lt;/author&gt;&lt;author&gt;Trew, E.&lt;/author&gt;&lt;/authors&gt;&lt;/contributors&gt;&lt;edition&gt;2009/09/11&lt;/edition&gt;&lt;language&gt;eng&lt;/language&gt;&lt;added-date format="utc"&gt;1488815338&lt;/added-date&gt;&lt;ref-type name="Journal Article"&gt;17&lt;/ref-type&gt;&lt;rec-number&gt;851&lt;/rec-number&gt;&lt;last-updated-date format="utc"&gt;1488815338&lt;/last-updated-date&gt;&lt;accession-num&gt;19775821&lt;/accession-num&gt;&lt;electronic-resource-num&gt;10.1016/j.addbeh.2009.09.011&lt;/electronic-resource-num&gt;&lt;volume&gt;35&lt;/volume&gt;&lt;/record&gt;&lt;/Cite&gt;&lt;/EndNote&gt;</w:instrTex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277A0E" w:rsidRPr="00F77A22">
        <w:rPr>
          <w:rFonts w:ascii="Times New Roman" w:hAnsi="Times New Roman" w:cs="Times New Roman"/>
          <w:noProof/>
          <w:sz w:val="24"/>
          <w:szCs w:val="24"/>
        </w:rPr>
        <w:t>(Lyvers, Hasking, Hani, Rhodes, &amp; Trew, 2010)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. En </w:t>
      </w:r>
      <w:r w:rsidR="002C45C5" w:rsidRPr="00F77A22">
        <w:rPr>
          <w:rFonts w:ascii="Times New Roman" w:hAnsi="Times New Roman" w:cs="Times New Roman"/>
          <w:sz w:val="24"/>
          <w:szCs w:val="24"/>
        </w:rPr>
        <w:t>los casos de</w:t>
      </w:r>
      <w:r w:rsidR="00C26F7A" w:rsidRPr="00F77A22">
        <w:rPr>
          <w:rFonts w:ascii="Times New Roman" w:hAnsi="Times New Roman" w:cs="Times New Roman"/>
          <w:sz w:val="24"/>
          <w:szCs w:val="24"/>
        </w:rPr>
        <w:t xml:space="preserve"> TDA-A 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se ha identificado </w:t>
      </w:r>
      <w:r w:rsidR="00C26F7A" w:rsidRPr="00F77A22">
        <w:rPr>
          <w:rFonts w:ascii="Times New Roman" w:hAnsi="Times New Roman" w:cs="Times New Roman"/>
          <w:sz w:val="24"/>
          <w:szCs w:val="24"/>
        </w:rPr>
        <w:t xml:space="preserve"> una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 menor capacidad de autoevaluación en la realización de actividades de la vida cotidiana </w:t>
      </w:r>
      <w:r w:rsidR="00C26F7A" w:rsidRPr="00F77A22">
        <w:rPr>
          <w:rFonts w:ascii="Times New Roman" w:hAnsi="Times New Roman" w:cs="Times New Roman"/>
          <w:sz w:val="24"/>
          <w:szCs w:val="24"/>
        </w:rPr>
        <w:t>(</w:t>
      </w:r>
      <w:r w:rsidR="00415585" w:rsidRPr="00F77A22">
        <w:rPr>
          <w:rFonts w:ascii="Times New Roman" w:hAnsi="Times New Roman" w:cs="Times New Roman"/>
          <w:sz w:val="24"/>
          <w:szCs w:val="24"/>
        </w:rPr>
        <w:t>como el dominio en el manejo de vehículos</w:t>
      </w:r>
      <w:r w:rsidR="00C26F7A" w:rsidRPr="00F77A22">
        <w:rPr>
          <w:rFonts w:ascii="Times New Roman" w:hAnsi="Times New Roman" w:cs="Times New Roman"/>
          <w:sz w:val="24"/>
          <w:szCs w:val="24"/>
        </w:rPr>
        <w:t>)</w:t>
      </w:r>
      <w:r w:rsidR="00415585" w:rsidRPr="00F77A22">
        <w:rPr>
          <w:rFonts w:ascii="Times New Roman" w:hAnsi="Times New Roman" w:cs="Times New Roman"/>
          <w:sz w:val="24"/>
          <w:szCs w:val="24"/>
        </w:rPr>
        <w:t xml:space="preserve"> sob</w:t>
      </w:r>
      <w:r w:rsidR="00277A0E" w:rsidRPr="00F77A22">
        <w:rPr>
          <w:rFonts w:ascii="Times New Roman" w:hAnsi="Times New Roman" w:cs="Times New Roman"/>
          <w:sz w:val="24"/>
          <w:szCs w:val="24"/>
        </w:rPr>
        <w:t xml:space="preserve">restimando su desempeño 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="00277A0E"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kley&lt;/Author&gt;&lt;Year&gt;2004&lt;/Year&gt;&lt;IDText&gt;Driving impairments in teens and adults with attention-deficit/hyperactivity disorder&lt;/IDText&gt;&lt;DisplayText&gt;(Barkley, 2004)&lt;/DisplayText&gt;&lt;record&gt;&lt;dates&gt;&lt;pub-dates&gt;&lt;date&gt;Jun&lt;/date&gt;&lt;/pub-dates&gt;&lt;year&gt;2004&lt;/year&gt;&lt;/dates&gt;&lt;keywords&gt;&lt;keyword&gt;Adolescent&lt;/keyword&gt;&lt;keyword&gt;Adult&lt;/keyword&gt;&lt;keyword&gt;Attention Deficit Disorder with Hyperactivity&lt;/keyword&gt;&lt;keyword&gt;Automobile Driving&lt;/keyword&gt;&lt;keyword&gt;Humans&lt;/keyword&gt;&lt;keyword&gt;User-Computer Interface&lt;/keyword&gt;&lt;/keywords&gt;&lt;urls&gt;&lt;related-urls&gt;&lt;url&gt;https://www.ncbi.nlm.nih.gov/pubmed/15063996&lt;/url&gt;&lt;/related-urls&gt;&lt;/urls&gt;&lt;isbn&gt;0193-953X&lt;/isbn&gt;&lt;titles&gt;&lt;title&gt;Driving impairments in teens and adults with attention-deficit/hyperactivity disorder&lt;/title&gt;&lt;secondary-title&gt;Psychiatr Clin North Am&lt;/secondary-title&gt;&lt;/titles&gt;&lt;pages&gt;233-60&lt;/pages&gt;&lt;number&gt;2&lt;/number&gt;&lt;contributors&gt;&lt;authors&gt;&lt;author&gt;Barkley, R. A.&lt;/author&gt;&lt;/authors&gt;&lt;/contributors&gt;&lt;language&gt;ENG&lt;/language&gt;&lt;added-date format="utc"&gt;1478639113&lt;/added-date&gt;&lt;ref-type name="Journal Article"&gt;17&lt;/ref-type&gt;&lt;rec-number&gt;796&lt;/rec-number&gt;&lt;last-updated-date format="utc"&gt;1478639113&lt;/last-updated-date&gt;&lt;accession-num&gt;15063996&lt;/accession-num&gt;&lt;electronic-resource-num&gt;10.1016/S0193-953X(03)00091-1&lt;/electronic-resource-num&gt;&lt;volume&gt;27&lt;/volume&gt;&lt;/record&gt;&lt;/Cite&gt;&lt;/EndNote&gt;</w:instrTex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="00277A0E" w:rsidRPr="00F77A22">
        <w:rPr>
          <w:rFonts w:ascii="Times New Roman" w:hAnsi="Times New Roman" w:cs="Times New Roman"/>
          <w:noProof/>
          <w:sz w:val="24"/>
          <w:szCs w:val="24"/>
        </w:rPr>
        <w:t>(Barkley, 2004)</w:t>
      </w:r>
      <w:r w:rsidR="00277A0E"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="005162A9" w:rsidRPr="00F77A2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D87C344" w14:textId="77777777" w:rsidR="0067125D" w:rsidRPr="00F77A22" w:rsidRDefault="0067125D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C5B097A" w14:textId="478373CD" w:rsidR="0067125D" w:rsidRPr="00F77A22" w:rsidRDefault="0067125D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Detección de riesgo y procesamiento riesgo-beneficio.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 capacidad para detectar y evitar selecciones de riesgo, así como de tomar decisiones basadas en la ponderación riesgo-beneficio de las mismas, son FE centrales para una vida laboral y social exitosa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Levin&lt;/Author&gt;&lt;Year&gt;2012&lt;/Year&gt;&lt;IDText&gt;A neuropsychological approach to understanding risk-taking for potential gains and losses&lt;/IDText&gt;&lt;DisplayText&gt;(Levin et al., 2012)&lt;/DisplayText&gt;&lt;record&gt;&lt;urls&gt;&lt;related-urls&gt;&lt;url&gt;https://www.ncbi.nlm.nih.gov/pubmed/22347161&lt;/url&gt;&lt;/related-urls&gt;&lt;/urls&gt;&lt;isbn&gt;1662-453X&lt;/isbn&gt;&lt;custom2&gt;PMC3273874&lt;/custom2&gt;&lt;titles&gt;&lt;title&gt;A neuropsychological approach to understanding risk-taking for potential gains and losses&lt;/title&gt;&lt;secondary-title&gt;Front Neurosci&lt;/secondary-title&gt;&lt;/titles&gt;&lt;pages&gt;15&lt;/pages&gt;&lt;contributors&gt;&lt;authors&gt;&lt;author&gt;Levin, I. P.&lt;/author&gt;&lt;author&gt;Xue, G.&lt;/author&gt;&lt;author&gt;Weller, J. A.&lt;/author&gt;&lt;author&gt;Reimann, M.&lt;/author&gt;&lt;author&gt;Lauriola, M.&lt;/author&gt;&lt;author&gt;Bechara, A.&lt;/author&gt;&lt;/authors&gt;&lt;/contributors&gt;&lt;language&gt;ENG&lt;/language&gt;&lt;added-date format="utc"&gt;1478636304&lt;/added-date&gt;&lt;ref-type name="Journal Article"&gt;17&lt;/ref-type&gt;&lt;dates&gt;&lt;year&gt;2012&lt;/year&gt;&lt;/dates&gt;&lt;rec-number&gt;777&lt;/rec-number&gt;&lt;last-updated-date format="utc"&gt;1478636304&lt;/last-updated-date&gt;&lt;accession-num&gt;22347161&lt;/accession-num&gt;&lt;electronic-resource-num&gt;10.3389/fnins.2012.00015&lt;/electronic-resource-num&gt;&lt;volume&gt;6&lt;/volume&gt;&lt;/record&gt;&lt;/Cite&gt;&lt;/EndNote&gt;</w:instrTex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Levin et al., 2012)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. En una extensa revisión</w:t>
      </w:r>
      <w:r w:rsidR="008F2DE4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 identificaron 6 estudios en TDA-A con paradigmas tipo Iowa, destacando que ante la presencia de trastorno oposicionista o de conducta, se presentaban mayor alteración en el desempeño de la prueba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Groen&lt;/Author&gt;&lt;Year&gt;2013&lt;/Year&gt;&lt;IDText&gt;Risky behavior in gambling tasks in individuals with ADHD--a systematic literature review&lt;/IDText&gt;&lt;DisplayText&gt;(Groen, Gaastra, Lewis-Evans, &amp;amp; Tucha, 2013)&lt;/DisplayText&gt;&lt;record&gt;&lt;keywords&gt;&lt;keyword&gt;Attention Deficit Disorder with Hyperactivity&lt;/keyword&gt;&lt;keyword&gt;Female&lt;/keyword&gt;&lt;keyword&gt;Gambling&lt;/keyword&gt;&lt;keyword&gt;Humans&lt;/keyword&gt;&lt;keyword&gt;Male&lt;/keyword&gt;&lt;keyword&gt;PubMed&lt;/keyword&gt;&lt;keyword&gt;Risk-Taking&lt;/keyword&gt;&lt;/keywords&gt;&lt;urls&gt;&lt;related-urls&gt;&lt;url&gt;https://www.ncbi.nlm.nih.gov/pubmed/24058638&lt;/url&gt;&lt;/related-urls&gt;&lt;/urls&gt;&lt;isbn&gt;1932-6203&lt;/isbn&gt;&lt;custom2&gt;PMC3772864&lt;/custom2&gt;&lt;titles&gt;&lt;title&gt;Risky behavior in gambling tasks in individuals with ADHD--a systematic literature review&lt;/title&gt;&lt;secondary-title&gt;PLoS One&lt;/secondary-title&gt;&lt;/titles&gt;&lt;pages&gt;e74909&lt;/pages&gt;&lt;number&gt;9&lt;/number&gt;&lt;contributors&gt;&lt;authors&gt;&lt;author&gt;Groen, Y.&lt;/author&gt;&lt;author&gt;Gaastra, G. F.&lt;/author&gt;&lt;author&gt;Lewis-Evans, B.&lt;/author&gt;&lt;author&gt;Tucha, O.&lt;/author&gt;&lt;/authors&gt;&lt;/contributors&gt;&lt;edition&gt;2013/09/13&lt;/edition&gt;&lt;language&gt;eng&lt;/language&gt;&lt;added-date format="utc"&gt;1488825037&lt;/added-date&gt;&lt;ref-type name="Journal Article"&gt;17&lt;/ref-type&gt;&lt;dates&gt;&lt;year&gt;2013&lt;/year&gt;&lt;/dates&gt;&lt;rec-number&gt;866&lt;/rec-number&gt;&lt;last-updated-date format="utc"&gt;1488825037&lt;/last-updated-date&gt;&lt;accession-num&gt;24058638&lt;/accession-num&gt;&lt;electronic-resource-num&gt;10.1371/journal.pone.0074909&lt;/electronic-resource-num&gt;&lt;volume&gt;8&lt;/volume&gt;&lt;/record&gt;&lt;/Cite&gt;&lt;/EndNote&gt;</w:instrTex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Groen, Gaastra, Lewis-Evans, &amp; Tucha, 2013)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 A diferencia de la mayoría de las pruebas de FE, las pruebas tipo Iowa han podido encontrar diferencias entre hombres y mujeres, en general se ha encontrado mayor evitación de selecciones de riesgo en mujeres que hombres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Ib29wZXI8L0F1dGhvcj48WWVhcj4yMDA0PC9ZZWFyPjxJ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</w:fldData>
        </w:fldChar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Ib29wZXI8L0F1dGhvcj48WWVhcj4yMDA0PC9ZZWFyPjxJ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</w:fldData>
        </w:fldChar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(Hooper, Luciana, Conklin, &amp; Yarger, 2004; van den Bos, Homberg, &amp; de Visser, 2013; </w:t>
      </w:r>
      <w:r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proofErr w:type="spellStart"/>
      <w:r w:rsidRPr="00F77A22">
        <w:rPr>
          <w:rFonts w:ascii="Times New Roman" w:hAnsi="Times New Roman" w:cs="Times New Roman"/>
          <w:sz w:val="24"/>
          <w:szCs w:val="24"/>
        </w:rPr>
        <w:t>Overman</w:t>
      </w:r>
      <w:proofErr w:type="spellEnd"/>
      <w:r w:rsidRPr="00F77A22">
        <w:rPr>
          <w:rFonts w:ascii="Times New Roman" w:hAnsi="Times New Roman" w:cs="Times New Roman"/>
          <w:sz w:val="24"/>
          <w:szCs w:val="24"/>
        </w:rPr>
        <w:t xml:space="preserve"> et al., 2004)</w:t>
      </w:r>
      <w:r w:rsidR="00046F83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3DD2FCAE" w14:textId="151C6BF7" w:rsidR="0052582B" w:rsidRPr="00F77A22" w:rsidRDefault="007143CD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Efecto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 de la escolaridad en las funciones ejecutivas.</w:t>
      </w:r>
      <w:r w:rsidR="007D54B2" w:rsidRPr="00F77A2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Diversos estudios neuropsicológicos y cognitivos que utilizan como sujetos control, a jóvenes y/o adultos jóvenes, incluyen como universo principal a universitarios; lo que ha generado un sesgo </w:t>
      </w:r>
      <w:r w:rsidR="00CB1853" w:rsidRPr="00F77A22">
        <w:rPr>
          <w:rFonts w:ascii="Times New Roman" w:hAnsi="Times New Roman" w:cs="Times New Roman"/>
          <w:sz w:val="24"/>
          <w:szCs w:val="24"/>
        </w:rPr>
        <w:t xml:space="preserve">en la descripción del funcionamiento ejecutivo en “la población general”. 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No más del 40% de los jóvenes de los países miembros de la OCDE </w:t>
      </w:r>
      <w:r w:rsidR="002E36B9" w:rsidRPr="00F77A22">
        <w:rPr>
          <w:rFonts w:ascii="Times New Roman" w:hAnsi="Times New Roman" w:cs="Times New Roman"/>
          <w:sz w:val="24"/>
          <w:szCs w:val="24"/>
        </w:rPr>
        <w:t xml:space="preserve">(Organización para el desarrollo y la cooperación económica) </w:t>
      </w:r>
      <w:r w:rsidR="00931734" w:rsidRPr="00F77A22">
        <w:rPr>
          <w:rFonts w:ascii="Times New Roman" w:hAnsi="Times New Roman" w:cs="Times New Roman"/>
          <w:sz w:val="24"/>
          <w:szCs w:val="24"/>
        </w:rPr>
        <w:t>poseen estudios universitarios (OCDE, 2008), a nivel mundial este porcentaje  no rebasa el 30% (UNESCO, 20</w:t>
      </w:r>
      <w:r w:rsidR="007D54B2" w:rsidRPr="00F77A22">
        <w:rPr>
          <w:rFonts w:ascii="Times New Roman" w:hAnsi="Times New Roman" w:cs="Times New Roman"/>
          <w:sz w:val="24"/>
          <w:szCs w:val="24"/>
        </w:rPr>
        <w:t>1</w:t>
      </w:r>
      <w:r w:rsidR="00931734" w:rsidRPr="00F77A22">
        <w:rPr>
          <w:rFonts w:ascii="Times New Roman" w:hAnsi="Times New Roman" w:cs="Times New Roman"/>
          <w:sz w:val="24"/>
          <w:szCs w:val="24"/>
        </w:rPr>
        <w:t>1). Lo que significa que la gran mayoría de los jóvenes y adultos-jóvenes en el mundo, no  tiene la experiencia</w:t>
      </w:r>
      <w:r w:rsidR="00CB1853" w:rsidRPr="00F77A22">
        <w:rPr>
          <w:rFonts w:ascii="Times New Roman" w:hAnsi="Times New Roman" w:cs="Times New Roman"/>
          <w:sz w:val="24"/>
          <w:szCs w:val="24"/>
        </w:rPr>
        <w:t xml:space="preserve"> intelectual-académic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CB1853" w:rsidRPr="00F77A22">
        <w:rPr>
          <w:rFonts w:ascii="Times New Roman" w:hAnsi="Times New Roman" w:cs="Times New Roman"/>
          <w:sz w:val="24"/>
          <w:szCs w:val="24"/>
        </w:rPr>
        <w:t>de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la formación universitaria (estimulación, información, y reto cognitivo). Los estudios de desempeño en FE con jóvenes y adultos- jóvenes por nivel de escolaridad, son prácticamente inexistentes. </w:t>
      </w:r>
      <w:r w:rsidR="00931734" w:rsidRPr="00F77A22">
        <w:rPr>
          <w:rFonts w:ascii="Times New Roman" w:hAnsi="Times New Roman" w:cs="Times New Roman"/>
          <w:sz w:val="24"/>
          <w:szCs w:val="24"/>
        </w:rPr>
        <w:lastRenderedPageBreak/>
        <w:t xml:space="preserve">En una investigación que evalúo más de 10 FE, se encontró que el nivel escolar, 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y principalmente </w:t>
      </w:r>
      <w:r w:rsidR="00931734" w:rsidRPr="00F77A22">
        <w:rPr>
          <w:rFonts w:ascii="Times New Roman" w:hAnsi="Times New Roman" w:cs="Times New Roman"/>
          <w:sz w:val="24"/>
          <w:szCs w:val="24"/>
        </w:rPr>
        <w:t>la ocupación escolar (estar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 académicamente activo)</w:t>
      </w:r>
      <w:r w:rsidR="00931734" w:rsidRPr="00F77A22">
        <w:rPr>
          <w:rFonts w:ascii="Times New Roman" w:hAnsi="Times New Roman" w:cs="Times New Roman"/>
          <w:sz w:val="24"/>
          <w:szCs w:val="24"/>
        </w:rPr>
        <w:t>, influyen de forma significativa en el desempe</w:t>
      </w:r>
      <w:r w:rsidR="007D54B2" w:rsidRPr="00F77A22">
        <w:rPr>
          <w:rFonts w:ascii="Times New Roman" w:hAnsi="Times New Roman" w:cs="Times New Roman"/>
          <w:sz w:val="24"/>
          <w:szCs w:val="24"/>
        </w:rPr>
        <w:t>ño de algunas capacidades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como  la actitud abstracta (generación de categorías semánticas abstractas), </w:t>
      </w:r>
      <w:r w:rsidR="007D54B2" w:rsidRPr="00F77A22">
        <w:rPr>
          <w:rFonts w:ascii="Times New Roman" w:hAnsi="Times New Roman" w:cs="Times New Roman"/>
          <w:sz w:val="24"/>
          <w:szCs w:val="24"/>
        </w:rPr>
        <w:t>l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capacidad para el procesamiento abstracto del riesgo-beneficio (en base a probabilidad numéricas), </w:t>
      </w:r>
      <w:r w:rsidR="007D54B2" w:rsidRPr="00F77A22">
        <w:rPr>
          <w:rFonts w:ascii="Times New Roman" w:hAnsi="Times New Roman" w:cs="Times New Roman"/>
          <w:sz w:val="24"/>
          <w:szCs w:val="24"/>
        </w:rPr>
        <w:t>l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memoria de trabajo con manipulación de información verbal, </w:t>
      </w:r>
      <w:r w:rsidR="007D54B2" w:rsidRPr="00F77A22">
        <w:rPr>
          <w:rFonts w:ascii="Times New Roman" w:hAnsi="Times New Roman" w:cs="Times New Roman"/>
          <w:sz w:val="24"/>
          <w:szCs w:val="24"/>
        </w:rPr>
        <w:t>l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eficiencia en estrategia de memorización, </w:t>
      </w:r>
      <w:r w:rsidR="007D54B2" w:rsidRPr="00F77A22">
        <w:rPr>
          <w:rFonts w:ascii="Times New Roman" w:hAnsi="Times New Roman" w:cs="Times New Roman"/>
          <w:sz w:val="24"/>
          <w:szCs w:val="24"/>
        </w:rPr>
        <w:t>l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fluid</w:t>
      </w:r>
      <w:r w:rsidR="007D54B2" w:rsidRPr="00F77A22">
        <w:rPr>
          <w:rFonts w:ascii="Times New Roman" w:hAnsi="Times New Roman" w:cs="Times New Roman"/>
          <w:sz w:val="24"/>
          <w:szCs w:val="24"/>
        </w:rPr>
        <w:t>ez verbal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, </w:t>
      </w:r>
      <w:r w:rsidR="007D54B2" w:rsidRPr="00F77A22">
        <w:rPr>
          <w:rFonts w:ascii="Times New Roman" w:hAnsi="Times New Roman" w:cs="Times New Roman"/>
          <w:sz w:val="24"/>
          <w:szCs w:val="24"/>
        </w:rPr>
        <w:t>la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 flexibilidad mental, y 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la </w:t>
      </w:r>
      <w:r w:rsidR="00931734" w:rsidRPr="00F77A22">
        <w:rPr>
          <w:rFonts w:ascii="Times New Roman" w:hAnsi="Times New Roman" w:cs="Times New Roman"/>
          <w:sz w:val="24"/>
          <w:szCs w:val="24"/>
        </w:rPr>
        <w:t xml:space="preserve">metacognición (Flores Lázaro et al., 2011).  </w:t>
      </w:r>
    </w:p>
    <w:p w14:paraId="07925D4B" w14:textId="77777777" w:rsidR="007F6F53" w:rsidRPr="00F77A22" w:rsidRDefault="007F6F53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DB6DF1F" w14:textId="14506976" w:rsidR="005B423F" w:rsidRPr="00F77A22" w:rsidRDefault="00931734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i/>
          <w:sz w:val="24"/>
          <w:szCs w:val="24"/>
        </w:rPr>
        <w:t xml:space="preserve">Funciones ejecutivas y desempeño </w:t>
      </w:r>
      <w:r w:rsidR="007D54B2" w:rsidRPr="00F77A22">
        <w:rPr>
          <w:rFonts w:ascii="Times New Roman" w:hAnsi="Times New Roman" w:cs="Times New Roman"/>
          <w:i/>
          <w:sz w:val="24"/>
          <w:szCs w:val="24"/>
        </w:rPr>
        <w:t>académico</w:t>
      </w:r>
      <w:r w:rsidRPr="00F77A22">
        <w:rPr>
          <w:rFonts w:ascii="Times New Roman" w:hAnsi="Times New Roman" w:cs="Times New Roman"/>
          <w:i/>
          <w:sz w:val="24"/>
          <w:szCs w:val="24"/>
        </w:rPr>
        <w:t>.</w:t>
      </w:r>
      <w:r w:rsidRPr="00F77A2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F77A22">
        <w:rPr>
          <w:rFonts w:ascii="Times New Roman" w:hAnsi="Times New Roman" w:cs="Times New Roman"/>
          <w:sz w:val="24"/>
          <w:szCs w:val="24"/>
        </w:rPr>
        <w:t xml:space="preserve">Existen pocos estudios sobre el desempeño escolar y 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las </w:t>
      </w:r>
      <w:r w:rsidRPr="00F77A22">
        <w:rPr>
          <w:rFonts w:ascii="Times New Roman" w:hAnsi="Times New Roman" w:cs="Times New Roman"/>
          <w:sz w:val="24"/>
          <w:szCs w:val="24"/>
        </w:rPr>
        <w:t>FE en jóvenes universitarios, recientes investigaciones han encontrado que el control inhibitorio está particularmente relacionado con el desempeño académico, ya que permite un mayor análisis de las condiciones y detalles de la información-problemas presentados, para seleccionar e implementar la</w:t>
      </w:r>
      <w:r w:rsidR="007D54B2" w:rsidRPr="00F77A22">
        <w:rPr>
          <w:rFonts w:ascii="Times New Roman" w:hAnsi="Times New Roman" w:cs="Times New Roman"/>
          <w:sz w:val="24"/>
          <w:szCs w:val="24"/>
        </w:rPr>
        <w:t>s</w:t>
      </w:r>
      <w:r w:rsidRPr="00F77A22">
        <w:rPr>
          <w:rFonts w:ascii="Times New Roman" w:hAnsi="Times New Roman" w:cs="Times New Roman"/>
          <w:sz w:val="24"/>
          <w:szCs w:val="24"/>
        </w:rPr>
        <w:t xml:space="preserve"> respuesta</w:t>
      </w:r>
      <w:r w:rsidR="007D54B2" w:rsidRPr="00F77A22">
        <w:rPr>
          <w:rFonts w:ascii="Times New Roman" w:hAnsi="Times New Roman" w:cs="Times New Roman"/>
          <w:sz w:val="24"/>
          <w:szCs w:val="24"/>
        </w:rPr>
        <w:t>s</w:t>
      </w:r>
      <w:r w:rsidRPr="00F77A22">
        <w:rPr>
          <w:rFonts w:ascii="Times New Roman" w:hAnsi="Times New Roman" w:cs="Times New Roman"/>
          <w:sz w:val="24"/>
          <w:szCs w:val="24"/>
        </w:rPr>
        <w:t>/estrategia</w:t>
      </w:r>
      <w:r w:rsidR="007D54B2" w:rsidRPr="00F77A22">
        <w:rPr>
          <w:rFonts w:ascii="Times New Roman" w:hAnsi="Times New Roman" w:cs="Times New Roman"/>
          <w:sz w:val="24"/>
          <w:szCs w:val="24"/>
        </w:rPr>
        <w:t>s</w:t>
      </w:r>
      <w:r w:rsidRPr="00F77A22">
        <w:rPr>
          <w:rFonts w:ascii="Times New Roman" w:hAnsi="Times New Roman" w:cs="Times New Roman"/>
          <w:sz w:val="24"/>
          <w:szCs w:val="24"/>
        </w:rPr>
        <w:t xml:space="preserve"> más apropiada</w:t>
      </w:r>
      <w:r w:rsidR="007D54B2" w:rsidRPr="00F77A22">
        <w:rPr>
          <w:rFonts w:ascii="Times New Roman" w:hAnsi="Times New Roman" w:cs="Times New Roman"/>
          <w:sz w:val="24"/>
          <w:szCs w:val="24"/>
        </w:rPr>
        <w:t>s</w:t>
      </w:r>
      <w:r w:rsidRPr="00F77A2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77A22">
        <w:rPr>
          <w:rFonts w:ascii="Times New Roman" w:hAnsi="Times New Roman" w:cs="Times New Roman"/>
          <w:sz w:val="24"/>
          <w:szCs w:val="24"/>
        </w:rPr>
        <w:t>Pluck</w:t>
      </w:r>
      <w:proofErr w:type="spellEnd"/>
      <w:r w:rsidRPr="00F77A22">
        <w:rPr>
          <w:rFonts w:ascii="Times New Roman" w:hAnsi="Times New Roman" w:cs="Times New Roman"/>
          <w:sz w:val="24"/>
          <w:szCs w:val="24"/>
        </w:rPr>
        <w:t xml:space="preserve"> et al., 2016). En otros estudios se ha encontrado que la memoria de trabajo es un proceso fundamental para el aprendizaje de las matemáticas (</w:t>
      </w:r>
      <w:proofErr w:type="spellStart"/>
      <w:r w:rsidRPr="00F77A22">
        <w:rPr>
          <w:rFonts w:ascii="Times New Roman" w:hAnsi="Times New Roman" w:cs="Times New Roman"/>
          <w:sz w:val="24"/>
          <w:szCs w:val="24"/>
        </w:rPr>
        <w:t>Cra</w:t>
      </w:r>
      <w:r w:rsidR="00E04B53" w:rsidRPr="00F77A22">
        <w:rPr>
          <w:rFonts w:ascii="Times New Roman" w:hAnsi="Times New Roman" w:cs="Times New Roman"/>
          <w:sz w:val="24"/>
          <w:szCs w:val="24"/>
        </w:rPr>
        <w:t>g</w:t>
      </w:r>
      <w:r w:rsidRPr="00F77A22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F77A2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F77A22">
        <w:rPr>
          <w:rFonts w:ascii="Times New Roman" w:hAnsi="Times New Roman" w:cs="Times New Roman"/>
          <w:sz w:val="24"/>
          <w:szCs w:val="24"/>
        </w:rPr>
        <w:t>Gillmore</w:t>
      </w:r>
      <w:proofErr w:type="spellEnd"/>
      <w:r w:rsidRPr="00F77A22">
        <w:rPr>
          <w:rFonts w:ascii="Times New Roman" w:hAnsi="Times New Roman" w:cs="Times New Roman"/>
          <w:sz w:val="24"/>
          <w:szCs w:val="24"/>
        </w:rPr>
        <w:t xml:space="preserve">, 2014), funcionando como un mediador para el acceso al conocimiento específico (factual) y su relación con la implementación de procedimientos y </w:t>
      </w:r>
      <w:r w:rsidR="005B423F" w:rsidRPr="00F77A22">
        <w:rPr>
          <w:rFonts w:ascii="Times New Roman" w:hAnsi="Times New Roman" w:cs="Times New Roman"/>
          <w:sz w:val="24"/>
          <w:szCs w:val="24"/>
        </w:rPr>
        <w:t>estrategias; esta relación se ocurre</w:t>
      </w:r>
      <w:r w:rsidRPr="00F77A22">
        <w:rPr>
          <w:rFonts w:ascii="Times New Roman" w:hAnsi="Times New Roman" w:cs="Times New Roman"/>
          <w:sz w:val="24"/>
          <w:szCs w:val="24"/>
        </w:rPr>
        <w:t xml:space="preserve"> desde l</w:t>
      </w:r>
      <w:r w:rsidR="007D54B2" w:rsidRPr="00F77A22">
        <w:rPr>
          <w:rFonts w:ascii="Times New Roman" w:hAnsi="Times New Roman" w:cs="Times New Roman"/>
          <w:sz w:val="24"/>
          <w:szCs w:val="24"/>
        </w:rPr>
        <w:t xml:space="preserve">a escuela primaria </w:t>
      </w:r>
      <w:r w:rsidRPr="00F77A22">
        <w:rPr>
          <w:rFonts w:ascii="Times New Roman" w:hAnsi="Times New Roman" w:cs="Times New Roman"/>
          <w:sz w:val="24"/>
          <w:szCs w:val="24"/>
        </w:rPr>
        <w:t xml:space="preserve">hasta </w:t>
      </w:r>
      <w:r w:rsidR="007D54B2" w:rsidRPr="00F77A22">
        <w:rPr>
          <w:rFonts w:ascii="Times New Roman" w:hAnsi="Times New Roman" w:cs="Times New Roman"/>
          <w:sz w:val="24"/>
          <w:szCs w:val="24"/>
        </w:rPr>
        <w:t>el</w:t>
      </w:r>
      <w:r w:rsidRPr="00F77A22">
        <w:rPr>
          <w:rFonts w:ascii="Times New Roman" w:hAnsi="Times New Roman" w:cs="Times New Roman"/>
          <w:sz w:val="24"/>
          <w:szCs w:val="24"/>
        </w:rPr>
        <w:t xml:space="preserve"> nivel universitario </w:t>
      </w:r>
      <w:r w:rsidRPr="00F77A22">
        <w:rPr>
          <w:rFonts w:ascii="Times New Roman" w:hAnsi="Times New Roman" w:cs="Times New Roman"/>
          <w:sz w:val="24"/>
          <w:szCs w:val="24"/>
        </w:rPr>
        <w:fldChar w:fldCharType="begin"/>
      </w:r>
      <w:r w:rsidRPr="00F77A2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agg&lt;/Author&gt;&lt;Year&gt;2017&lt;/Year&gt;&lt;IDText&gt;Direct and indirect influences of executive functions on mathematics achievement&lt;/IDText&gt;&lt;DisplayText&gt;(Cragg, Keeble, Richardson, Roome, &amp;amp; Gilmore, 2017)&lt;/DisplayText&gt;&lt;record&gt;&lt;dates&gt;&lt;pub-dates&gt;&lt;date&gt;May&lt;/date&gt;&lt;/pub-dates&gt;&lt;year&gt;2017&lt;/year&gt;&lt;/dates&gt;&lt;keywords&gt;&lt;keyword&gt;Achievement&lt;/keyword&gt;&lt;keyword&gt;Adolescent&lt;/keyword&gt;&lt;keyword&gt;Adult&lt;/keyword&gt;&lt;keyword&gt;Child&lt;/keyword&gt;&lt;keyword&gt;Executive Function&lt;/keyword&gt;&lt;keyword&gt;Female&lt;/keyword&gt;&lt;keyword&gt;Humans&lt;/keyword&gt;&lt;keyword&gt;Inhibition (Psychology)&lt;/keyword&gt;&lt;keyword&gt;Male&lt;/keyword&gt;&lt;keyword&gt;Mathematical Concepts&lt;/keyword&gt;&lt;keyword&gt;Memory, Short-Term&lt;/keyword&gt;&lt;keyword&gt;Neuropsychological Tests&lt;/keyword&gt;&lt;keyword&gt;Problem Solving&lt;/keyword&gt;&lt;keyword&gt;Spatial Memory&lt;/keyword&gt;&lt;keyword&gt;Young Adult&lt;/keyword&gt;&lt;keyword&gt;Conceptual understanding&lt;/keyword&gt;&lt;keyword&gt;Executive function&lt;/keyword&gt;&lt;keyword&gt;Factual knowledge&lt;/keyword&gt;&lt;keyword&gt;Mathematical cognition&lt;/keyword&gt;&lt;keyword&gt;Procedural skill&lt;/keyword&gt;&lt;keyword&gt;Working memory&lt;/keyword&gt;&lt;/keywords&gt;&lt;urls&gt;&lt;related-urls&gt;&lt;url&gt;https://www.ncbi.nlm.nih.gov/pubmed/28189034&lt;/url&gt;&lt;/related-urls&gt;&lt;/urls&gt;&lt;isbn&gt;1873-7838&lt;/isbn&gt;&lt;titles&gt;&lt;title&gt;Direct and indirect influences of executive functions on mathematics achievement&lt;/title&gt;&lt;secondary-title&gt;Cognition&lt;/secondary-title&gt;&lt;/titles&gt;&lt;pages&gt;12-26&lt;/pages&gt;&lt;contributors&gt;&lt;authors&gt;&lt;author&gt;Cragg, L.&lt;/author&gt;&lt;author&gt;Keeble, S.&lt;/author&gt;&lt;author&gt;Richardson, S.&lt;/author&gt;&lt;author&gt;Roome, H. E.&lt;/author&gt;&lt;author&gt;Gilmore, C.&lt;/author&gt;&lt;/authors&gt;&lt;/contributors&gt;&lt;edition&gt;2017/02/09&lt;/edition&gt;&lt;language&gt;eng&lt;/language&gt;&lt;added-date format="utc"&gt;1513024867&lt;/added-date&gt;&lt;ref-type name="Journal Article"&gt;17&lt;/ref-type&gt;&lt;rec-number&gt;939&lt;/rec-number&gt;&lt;last-updated-date format="utc"&gt;1513024867&lt;/last-updated-date&gt;&lt;accession-num&gt;28189034&lt;/accession-num&gt;&lt;electronic-resource-num&gt;10.1016/j.cognition.2017.01.014&lt;/electronic-resource-num&gt;&lt;volume&gt;162&lt;/volume&gt;&lt;/record&gt;&lt;/Cite&gt;&lt;/EndNote&gt;</w:instrText>
      </w:r>
      <w:r w:rsidRPr="00F77A22">
        <w:rPr>
          <w:rFonts w:ascii="Times New Roman" w:hAnsi="Times New Roman" w:cs="Times New Roman"/>
          <w:sz w:val="24"/>
          <w:szCs w:val="24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</w:rPr>
        <w:t>(Cragg, Keeble, Richardson, Roome, &amp; Gilmore, 2017)</w:t>
      </w:r>
      <w:r w:rsidRPr="00F77A22">
        <w:rPr>
          <w:rFonts w:ascii="Times New Roman" w:hAnsi="Times New Roman" w:cs="Times New Roman"/>
          <w:sz w:val="24"/>
          <w:szCs w:val="24"/>
        </w:rPr>
        <w:fldChar w:fldCharType="end"/>
      </w:r>
      <w:r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5B423F" w:rsidRPr="00F77A22">
        <w:rPr>
          <w:rFonts w:ascii="Times New Roman" w:hAnsi="Times New Roman" w:cs="Times New Roman"/>
          <w:sz w:val="24"/>
          <w:szCs w:val="24"/>
        </w:rPr>
        <w:t>S</w:t>
      </w:r>
      <w:r w:rsidR="0096437C" w:rsidRPr="00F77A22">
        <w:rPr>
          <w:rFonts w:ascii="Times New Roman" w:hAnsi="Times New Roman" w:cs="Times New Roman"/>
          <w:sz w:val="24"/>
          <w:szCs w:val="24"/>
        </w:rPr>
        <w:t xml:space="preserve">e ha encontrado una influencia significativa de la </w:t>
      </w:r>
      <w:r w:rsidR="005B423F" w:rsidRPr="00F77A22">
        <w:rPr>
          <w:rFonts w:ascii="Times New Roman" w:hAnsi="Times New Roman" w:cs="Times New Roman"/>
          <w:sz w:val="24"/>
          <w:szCs w:val="24"/>
        </w:rPr>
        <w:t>autorregulación</w:t>
      </w:r>
      <w:r w:rsidR="0096437C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992A2F" w:rsidRPr="00F77A22">
        <w:rPr>
          <w:rFonts w:ascii="Times New Roman" w:hAnsi="Times New Roman" w:cs="Times New Roman"/>
          <w:sz w:val="24"/>
          <w:szCs w:val="24"/>
        </w:rPr>
        <w:t>en el desempeño académico (</w:t>
      </w:r>
      <w:proofErr w:type="spellStart"/>
      <w:r w:rsidR="00992A2F" w:rsidRPr="00F77A22">
        <w:rPr>
          <w:rFonts w:ascii="Times New Roman" w:hAnsi="Times New Roman" w:cs="Times New Roman"/>
          <w:sz w:val="24"/>
          <w:szCs w:val="24"/>
        </w:rPr>
        <w:t>K</w:t>
      </w:r>
      <w:r w:rsidR="005B423F" w:rsidRPr="00F77A22">
        <w:rPr>
          <w:rFonts w:ascii="Times New Roman" w:hAnsi="Times New Roman" w:cs="Times New Roman"/>
          <w:sz w:val="24"/>
          <w:szCs w:val="24"/>
        </w:rPr>
        <w:t>nouse</w:t>
      </w:r>
      <w:proofErr w:type="spellEnd"/>
      <w:r w:rsidR="005B423F" w:rsidRPr="00F77A22">
        <w:rPr>
          <w:rFonts w:ascii="Times New Roman" w:hAnsi="Times New Roman" w:cs="Times New Roman"/>
          <w:sz w:val="24"/>
          <w:szCs w:val="24"/>
        </w:rPr>
        <w:t xml:space="preserve">, Feldman &amp; </w:t>
      </w:r>
      <w:proofErr w:type="spellStart"/>
      <w:r w:rsidR="005B423F" w:rsidRPr="00F77A22">
        <w:rPr>
          <w:rFonts w:ascii="Times New Roman" w:hAnsi="Times New Roman" w:cs="Times New Roman"/>
          <w:sz w:val="24"/>
          <w:szCs w:val="24"/>
        </w:rPr>
        <w:t>Blevins</w:t>
      </w:r>
      <w:proofErr w:type="spellEnd"/>
      <w:r w:rsidR="005B423F" w:rsidRPr="00F77A22">
        <w:rPr>
          <w:rFonts w:ascii="Times New Roman" w:hAnsi="Times New Roman" w:cs="Times New Roman"/>
          <w:sz w:val="24"/>
          <w:szCs w:val="24"/>
        </w:rPr>
        <w:t>, 2014);</w:t>
      </w:r>
      <w:r w:rsidR="00992A2F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5B423F" w:rsidRPr="00F77A22">
        <w:rPr>
          <w:rFonts w:ascii="Times New Roman" w:hAnsi="Times New Roman" w:cs="Times New Roman"/>
          <w:sz w:val="24"/>
          <w:szCs w:val="24"/>
        </w:rPr>
        <w:t>e</w:t>
      </w:r>
      <w:r w:rsidRPr="00F77A22">
        <w:rPr>
          <w:rFonts w:ascii="Times New Roman" w:hAnsi="Times New Roman" w:cs="Times New Roman"/>
          <w:sz w:val="24"/>
          <w:szCs w:val="24"/>
        </w:rPr>
        <w:t xml:space="preserve">n un extenso </w:t>
      </w:r>
      <w:proofErr w:type="spellStart"/>
      <w:r w:rsidRPr="00F77A22">
        <w:rPr>
          <w:rFonts w:ascii="Times New Roman" w:hAnsi="Times New Roman" w:cs="Times New Roman"/>
          <w:sz w:val="24"/>
          <w:szCs w:val="24"/>
        </w:rPr>
        <w:t>metanalisis</w:t>
      </w:r>
      <w:proofErr w:type="spellEnd"/>
      <w:r w:rsidRPr="00F77A22">
        <w:rPr>
          <w:rFonts w:ascii="Times New Roman" w:hAnsi="Times New Roman" w:cs="Times New Roman"/>
          <w:sz w:val="24"/>
          <w:szCs w:val="24"/>
        </w:rPr>
        <w:t xml:space="preserve"> realizado por Richardson y col</w:t>
      </w:r>
      <w:r w:rsidR="00992A2F" w:rsidRPr="00F77A22">
        <w:rPr>
          <w:rFonts w:ascii="Times New Roman" w:hAnsi="Times New Roman" w:cs="Times New Roman"/>
          <w:sz w:val="24"/>
          <w:szCs w:val="24"/>
        </w:rPr>
        <w:t>.</w:t>
      </w:r>
      <w:r w:rsidRPr="00F77A22">
        <w:rPr>
          <w:rFonts w:ascii="Times New Roman" w:hAnsi="Times New Roman" w:cs="Times New Roman"/>
          <w:sz w:val="24"/>
          <w:szCs w:val="24"/>
        </w:rPr>
        <w:t xml:space="preserve"> (2012), en donde se evaluó estadísticamente más de 50 variables,  se encontró que la regulación del esfuerzo, pero sobre todo la auto-eficacia se encuentran entre los factores más relevantes para el desempeño académico.  </w:t>
      </w:r>
      <w:r w:rsidR="0031018F" w:rsidRPr="00F77A22">
        <w:rPr>
          <w:rFonts w:ascii="Times New Roman" w:hAnsi="Times New Roman" w:cs="Times New Roman"/>
          <w:sz w:val="24"/>
          <w:szCs w:val="24"/>
        </w:rPr>
        <w:t xml:space="preserve">En este sentido, </w:t>
      </w:r>
      <w:proofErr w:type="spellStart"/>
      <w:r w:rsidR="0031018F" w:rsidRPr="00F77A22">
        <w:rPr>
          <w:rFonts w:ascii="Times New Roman" w:hAnsi="Times New Roman" w:cs="Times New Roman"/>
          <w:sz w:val="24"/>
          <w:szCs w:val="24"/>
        </w:rPr>
        <w:t>Plant</w:t>
      </w:r>
      <w:proofErr w:type="spellEnd"/>
      <w:r w:rsidR="0031018F" w:rsidRPr="00F77A22">
        <w:rPr>
          <w:rFonts w:ascii="Times New Roman" w:hAnsi="Times New Roman" w:cs="Times New Roman"/>
          <w:sz w:val="24"/>
          <w:szCs w:val="24"/>
        </w:rPr>
        <w:t xml:space="preserve"> y col (2015) encontraron  que la calidad (eficiencia)  y no el tiempo (dedicación) en el estudio, era uno de los principales predictores del desempeño académico universitario. </w:t>
      </w:r>
    </w:p>
    <w:p w14:paraId="663A722C" w14:textId="4B2C03B9" w:rsidR="00855FE6" w:rsidRPr="00F77A22" w:rsidRDefault="004A18C8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TDA-A y desempeño académico.</w:t>
      </w:r>
      <w:r w:rsidRPr="00F77A2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D1F8D" w:rsidRPr="00F77A22">
        <w:rPr>
          <w:rFonts w:ascii="Times New Roman" w:hAnsi="Times New Roman" w:cs="Times New Roman"/>
          <w:sz w:val="24"/>
          <w:szCs w:val="24"/>
        </w:rPr>
        <w:t xml:space="preserve">Para el TDA-A se ha encontrado </w:t>
      </w:r>
      <w:r w:rsidR="000356E5" w:rsidRPr="00F77A22">
        <w:rPr>
          <w:rFonts w:ascii="Times New Roman" w:hAnsi="Times New Roman" w:cs="Times New Roman"/>
          <w:sz w:val="24"/>
          <w:szCs w:val="24"/>
        </w:rPr>
        <w:t>en general una afectación negativa en el desempeño académico, en diversos países-culturas (por ejemplo: china y E.U.A) (</w:t>
      </w:r>
      <w:proofErr w:type="spellStart"/>
      <w:r w:rsidR="000356E5" w:rsidRPr="00F77A22">
        <w:rPr>
          <w:rFonts w:ascii="Times New Roman" w:hAnsi="Times New Roman" w:cs="Times New Roman"/>
          <w:sz w:val="24"/>
          <w:szCs w:val="24"/>
        </w:rPr>
        <w:t>Norvi</w:t>
      </w:r>
      <w:r w:rsidR="0031018F" w:rsidRPr="00F77A22">
        <w:rPr>
          <w:rFonts w:ascii="Times New Roman" w:hAnsi="Times New Roman" w:cs="Times New Roman"/>
          <w:sz w:val="24"/>
          <w:szCs w:val="24"/>
        </w:rPr>
        <w:t>li</w:t>
      </w:r>
      <w:r w:rsidR="007A35A3" w:rsidRPr="00F77A22">
        <w:rPr>
          <w:rFonts w:ascii="Times New Roman" w:hAnsi="Times New Roman" w:cs="Times New Roman"/>
          <w:sz w:val="24"/>
          <w:szCs w:val="24"/>
        </w:rPr>
        <w:t>tis</w:t>
      </w:r>
      <w:proofErr w:type="spellEnd"/>
      <w:r w:rsidR="007A35A3" w:rsidRPr="00F77A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A35A3" w:rsidRPr="00F77A22">
        <w:rPr>
          <w:rFonts w:ascii="Times New Roman" w:hAnsi="Times New Roman" w:cs="Times New Roman"/>
          <w:sz w:val="24"/>
          <w:szCs w:val="24"/>
        </w:rPr>
        <w:t>Sun</w:t>
      </w:r>
      <w:proofErr w:type="spellEnd"/>
      <w:r w:rsidR="007A35A3" w:rsidRPr="00F77A2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7A35A3" w:rsidRPr="00F77A22">
        <w:rPr>
          <w:rFonts w:ascii="Times New Roman" w:hAnsi="Times New Roman" w:cs="Times New Roman"/>
          <w:sz w:val="24"/>
          <w:szCs w:val="24"/>
        </w:rPr>
        <w:t>Zh</w:t>
      </w:r>
      <w:r w:rsidR="00BE0C3A" w:rsidRPr="00F77A22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BE0C3A" w:rsidRPr="00F77A22">
        <w:rPr>
          <w:rFonts w:ascii="Times New Roman" w:hAnsi="Times New Roman" w:cs="Times New Roman"/>
          <w:sz w:val="24"/>
          <w:szCs w:val="24"/>
        </w:rPr>
        <w:t xml:space="preserve">, 2010), en particular se ha encontrado afectación en el </w:t>
      </w:r>
      <w:r w:rsidR="007F6F53" w:rsidRPr="00F77A22">
        <w:rPr>
          <w:rFonts w:ascii="Times New Roman" w:hAnsi="Times New Roman" w:cs="Times New Roman"/>
          <w:sz w:val="24"/>
          <w:szCs w:val="24"/>
        </w:rPr>
        <w:t xml:space="preserve">manejo eficaz del tiempo, en el </w:t>
      </w:r>
      <w:r w:rsidR="00BE0C3A" w:rsidRPr="00F77A22">
        <w:rPr>
          <w:rFonts w:ascii="Times New Roman" w:hAnsi="Times New Roman" w:cs="Times New Roman"/>
          <w:sz w:val="24"/>
          <w:szCs w:val="24"/>
        </w:rPr>
        <w:t>desarrollo de estrategias de estudio</w:t>
      </w:r>
      <w:r w:rsidR="007F6F53" w:rsidRPr="00F77A22">
        <w:rPr>
          <w:rFonts w:ascii="Times New Roman" w:hAnsi="Times New Roman" w:cs="Times New Roman"/>
          <w:sz w:val="24"/>
          <w:szCs w:val="24"/>
        </w:rPr>
        <w:t xml:space="preserve">, y de aproximación </w:t>
      </w:r>
      <w:r w:rsidR="007F6F53" w:rsidRPr="00F77A22">
        <w:rPr>
          <w:rFonts w:ascii="Times New Roman" w:hAnsi="Times New Roman" w:cs="Times New Roman"/>
          <w:sz w:val="24"/>
          <w:szCs w:val="24"/>
        </w:rPr>
        <w:lastRenderedPageBreak/>
        <w:t xml:space="preserve">estratégica para contestar exámenes </w:t>
      </w:r>
      <w:r w:rsidR="00BE0C3A" w:rsidRPr="00F77A22">
        <w:rPr>
          <w:rFonts w:ascii="Times New Roman" w:hAnsi="Times New Roman" w:cs="Times New Roman"/>
          <w:sz w:val="24"/>
          <w:szCs w:val="24"/>
        </w:rPr>
        <w:t xml:space="preserve"> (Norwalk, </w:t>
      </w:r>
      <w:proofErr w:type="spellStart"/>
      <w:r w:rsidR="00BE0C3A" w:rsidRPr="00F77A22">
        <w:rPr>
          <w:rFonts w:ascii="Times New Roman" w:hAnsi="Times New Roman" w:cs="Times New Roman"/>
          <w:sz w:val="24"/>
          <w:szCs w:val="24"/>
        </w:rPr>
        <w:t>Norvilitis</w:t>
      </w:r>
      <w:proofErr w:type="spellEnd"/>
      <w:r w:rsidR="00BE0C3A" w:rsidRPr="00F77A22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BE0C3A" w:rsidRPr="00F77A22">
        <w:rPr>
          <w:rFonts w:ascii="Times New Roman" w:hAnsi="Times New Roman" w:cs="Times New Roman"/>
          <w:sz w:val="24"/>
          <w:szCs w:val="24"/>
        </w:rPr>
        <w:t>MacLean</w:t>
      </w:r>
      <w:proofErr w:type="spellEnd"/>
      <w:r w:rsidR="00BE0C3A" w:rsidRPr="00F77A22">
        <w:rPr>
          <w:rFonts w:ascii="Times New Roman" w:hAnsi="Times New Roman" w:cs="Times New Roman"/>
          <w:sz w:val="24"/>
          <w:szCs w:val="24"/>
        </w:rPr>
        <w:t xml:space="preserve">, 2009). </w:t>
      </w:r>
      <w:r w:rsidR="007A35A3" w:rsidRPr="00F77A22">
        <w:rPr>
          <w:rFonts w:ascii="Times New Roman" w:hAnsi="Times New Roman" w:cs="Times New Roman"/>
          <w:sz w:val="24"/>
          <w:szCs w:val="24"/>
        </w:rPr>
        <w:t xml:space="preserve"> En un revisión de 268 artículos, se encontró que hasta el 8% de las muestras universitarias reportan alguna dificultad en el desempeño atencional, pero el dato más destacable es que hasta el 25% de los estudiantes universitarios con alguna dificultad cognitiva es diagnosticado con TDA-A</w:t>
      </w:r>
      <w:r w:rsidR="00BE0C3A" w:rsidRPr="00F77A22">
        <w:rPr>
          <w:rFonts w:ascii="Times New Roman" w:hAnsi="Times New Roman" w:cs="Times New Roman"/>
          <w:sz w:val="24"/>
          <w:szCs w:val="24"/>
        </w:rPr>
        <w:t>; los autores de esta revisión destacan que los estudios revisados eran principalmente reportes y no investigaciones controladas, usaban muestras pequeñas, y carecían de estudios diagnósticos confirmatorios</w:t>
      </w:r>
      <w:r w:rsidR="007A35A3" w:rsidRPr="00F77A22">
        <w:rPr>
          <w:rFonts w:ascii="Times New Roman" w:hAnsi="Times New Roman" w:cs="Times New Roman"/>
          <w:sz w:val="24"/>
          <w:szCs w:val="24"/>
        </w:rPr>
        <w:t xml:space="preserve">  (</w:t>
      </w:r>
      <w:proofErr w:type="spellStart"/>
      <w:r w:rsidR="007A35A3" w:rsidRPr="00F77A22">
        <w:rPr>
          <w:rFonts w:ascii="Times New Roman" w:hAnsi="Times New Roman" w:cs="Times New Roman"/>
          <w:sz w:val="24"/>
          <w:szCs w:val="24"/>
        </w:rPr>
        <w:t>Dupaul</w:t>
      </w:r>
      <w:proofErr w:type="spellEnd"/>
      <w:r w:rsidR="007F6F53" w:rsidRPr="00F77A22">
        <w:rPr>
          <w:rFonts w:ascii="Times New Roman" w:hAnsi="Times New Roman" w:cs="Times New Roman"/>
          <w:sz w:val="24"/>
          <w:szCs w:val="24"/>
        </w:rPr>
        <w:t xml:space="preserve"> et al., </w:t>
      </w:r>
      <w:r w:rsidR="007A35A3" w:rsidRPr="00F77A22">
        <w:rPr>
          <w:rFonts w:ascii="Times New Roman" w:hAnsi="Times New Roman" w:cs="Times New Roman"/>
          <w:sz w:val="24"/>
          <w:szCs w:val="24"/>
        </w:rPr>
        <w:t>2009)</w:t>
      </w:r>
      <w:r w:rsidR="00BE0C3A" w:rsidRPr="00F77A22">
        <w:rPr>
          <w:rFonts w:ascii="Times New Roman" w:hAnsi="Times New Roman" w:cs="Times New Roman"/>
          <w:sz w:val="24"/>
          <w:szCs w:val="24"/>
        </w:rPr>
        <w:t xml:space="preserve">. </w:t>
      </w:r>
      <w:r w:rsidR="00EE75EB" w:rsidRPr="00F77A22">
        <w:rPr>
          <w:rFonts w:ascii="Times New Roman" w:hAnsi="Times New Roman" w:cs="Times New Roman"/>
          <w:sz w:val="24"/>
          <w:szCs w:val="24"/>
        </w:rPr>
        <w:t xml:space="preserve">Al estudiar una población Suiza, </w:t>
      </w:r>
      <w:proofErr w:type="spellStart"/>
      <w:r w:rsidR="00EE75EB" w:rsidRPr="00F77A22">
        <w:rPr>
          <w:rFonts w:ascii="Times New Roman" w:hAnsi="Times New Roman" w:cs="Times New Roman"/>
          <w:sz w:val="24"/>
          <w:szCs w:val="24"/>
        </w:rPr>
        <w:t>Estevez</w:t>
      </w:r>
      <w:proofErr w:type="spellEnd"/>
      <w:r w:rsidR="00EE75EB" w:rsidRPr="00F77A22">
        <w:rPr>
          <w:rFonts w:ascii="Times New Roman" w:hAnsi="Times New Roman" w:cs="Times New Roman"/>
          <w:sz w:val="24"/>
          <w:szCs w:val="24"/>
        </w:rPr>
        <w:t xml:space="preserve"> y col. (2014), encontraron un nivel normal de educación en el TDA-A (situación contraria a otros estudios), pero este nivel educativo no prevenía de la dependencia financiera. </w:t>
      </w:r>
      <w:r w:rsidR="00632B75" w:rsidRPr="00F77A22">
        <w:rPr>
          <w:rFonts w:ascii="Times New Roman" w:hAnsi="Times New Roman" w:cs="Times New Roman"/>
          <w:sz w:val="24"/>
          <w:szCs w:val="24"/>
        </w:rPr>
        <w:t>Uno de los estudios más recientes con 517 estudiantes universitarios (216 con TDA-A), encontró significativas alteraciones en funcionamiento ejecutivo y de atención sostenida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632B75" w:rsidRPr="00F77A2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32B75" w:rsidRPr="00F77A22">
        <w:rPr>
          <w:rFonts w:ascii="Times New Roman" w:hAnsi="Times New Roman" w:cs="Times New Roman"/>
          <w:sz w:val="24"/>
          <w:szCs w:val="24"/>
        </w:rPr>
        <w:t>Weyandt</w:t>
      </w:r>
      <w:proofErr w:type="spellEnd"/>
      <w:r w:rsidR="00632B75" w:rsidRPr="00F77A22">
        <w:rPr>
          <w:rFonts w:ascii="Times New Roman" w:hAnsi="Times New Roman" w:cs="Times New Roman"/>
          <w:sz w:val="24"/>
          <w:szCs w:val="24"/>
        </w:rPr>
        <w:t xml:space="preserve"> et al., 2017).  </w:t>
      </w:r>
    </w:p>
    <w:p w14:paraId="732F2D88" w14:textId="77777777" w:rsidR="007F6F53" w:rsidRPr="00F77A22" w:rsidRDefault="007F6F53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BA2A1DE" w14:textId="26A3770D" w:rsidR="00931734" w:rsidRPr="00F77A22" w:rsidRDefault="00931734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Importancia de la evaluación neuropsicológica.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ún no se consigue un consenso suficiente para la caracterización y el diagnóstico del TDA-A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Adler&lt;/Author&gt;&lt;Year&gt;2011&lt;/Year&gt;&lt;IDText&gt;Performance improvement CME: adult ADHD&lt;/IDText&gt;&lt;DisplayText&gt;(Adler, Barkley, &amp;amp; Newcorn, 2011)&lt;/DisplayText&gt;&lt;record&gt;&lt;dates&gt;&lt;pub-dates&gt;&lt;date&gt;Apr&lt;/date&gt;&lt;/pub-dates&gt;&lt;year&gt;2011&lt;/year&gt;&lt;/dates&gt;&lt;keywords&gt;&lt;keyword&gt;Adult&lt;/keyword&gt;&lt;keyword&gt;Age Factors&lt;/keyword&gt;&lt;keyword&gt;Attention Deficit Disorder with Hyperactivity&lt;/keyword&gt;&lt;keyword&gt;Humans&lt;/keyword&gt;&lt;/keywords&gt;&lt;urls&gt;&lt;related-urls&gt;&lt;url&gt;https://www.ncbi.nlm.nih.gov/pubmed/21527121&lt;/url&gt;&lt;/related-urls&gt;&lt;/urls&gt;&lt;isbn&gt;1555-2101&lt;/isbn&gt;&lt;titles&gt;&lt;title&gt;Performance improvement CME: adult ADHD&lt;/title&gt;&lt;secondary-title&gt;J Clin Psychiatry&lt;/secondary-title&gt;&lt;/titles&gt;&lt;pages&gt;e15&lt;/pages&gt;&lt;number&gt;4&lt;/number&gt;&lt;contributors&gt;&lt;authors&gt;&lt;author&gt;Adler, L. A.&lt;/author&gt;&lt;author&gt;Barkley, R. A.&lt;/author&gt;&lt;author&gt;Newcorn, J. H.&lt;/author&gt;&lt;/authors&gt;&lt;/contributors&gt;&lt;language&gt;ENG&lt;/language&gt;&lt;added-date format="utc"&gt;1478639638&lt;/added-date&gt;&lt;ref-type name="Journal Article"&gt;17&lt;/ref-type&gt;&lt;rec-number&gt;803&lt;/rec-number&gt;&lt;last-updated-date format="utc"&gt;1478639638&lt;/last-updated-date&gt;&lt;accession-num&gt;21527121&lt;/accession-num&gt;&lt;electronic-resource-num&gt;10.4088/JCP.9066pi4c&lt;/electronic-resource-num&gt;&lt;volume&gt;72&lt;/volume&gt;&lt;/record&gt;&lt;/Cite&gt;&lt;/EndNote&gt;</w:instrTex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Adler, Barkley, &amp; Newcorn, 2011</w:t>
      </w:r>
      <w:r w:rsidR="00160CF4"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; Adler et al. 2017</w:t>
      </w:r>
      <w:r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)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En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studio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multicéntrico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esarrollado por expertos 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ternacionales, con amplias muestras (por ejemplo más de 200 casos) (</w:t>
      </w:r>
      <w:r w:rsidR="008B28CF"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Barkley &amp; Murphy, 2010; Kessler et al., 2010)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7D54B2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e 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a </w:t>
      </w:r>
      <w:r w:rsidR="007D54B2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contr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do</w:t>
      </w:r>
      <w:r w:rsidR="007D54B2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que 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la evaluación </w:t>
      </w:r>
      <w:r w:rsidR="00D76ABC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y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etección de </w:t>
      </w:r>
      <w:proofErr w:type="spellStart"/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</w:t>
      </w:r>
      <w:proofErr w:type="spellEnd"/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umentaba significativamente la precisión diagnóstica</w:t>
      </w:r>
      <w:r w:rsidR="008B28CF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127549" w:rsidRPr="00F77A22">
        <w:rPr>
          <w:rFonts w:ascii="Times New Roman" w:hAnsi="Times New Roman" w:cs="Times New Roman"/>
          <w:color w:val="BFBFBF" w:themeColor="background1" w:themeShade="BF"/>
          <w:sz w:val="24"/>
          <w:szCs w:val="24"/>
          <w:shd w:val="clear" w:color="auto" w:fill="FFFFFF"/>
        </w:rPr>
        <w:t xml:space="preserve"> </w:t>
      </w:r>
      <w:r w:rsidR="00CF4425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F3408A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dler </w:t>
      </w:r>
      <w:r w:rsidR="00CF4425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t al., </w:t>
      </w:r>
      <w:r w:rsidR="00F3408A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>2017)</w:t>
      </w:r>
      <w:r w:rsidR="00CF4425" w:rsidRPr="00F77A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F3408A" w:rsidRPr="00F77A22">
        <w:rPr>
          <w:rFonts w:ascii="Times New Roman" w:hAnsi="Times New Roman" w:cs="Times New Roman"/>
          <w:color w:val="BFBFBF" w:themeColor="background1" w:themeShade="BF"/>
          <w:sz w:val="24"/>
          <w:szCs w:val="24"/>
          <w:shd w:val="clear" w:color="auto" w:fill="FFFFFF"/>
        </w:rPr>
        <w:t xml:space="preserve"> </w:t>
      </w:r>
      <w:r w:rsidR="00127549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 pesar de lo anterior,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n la mayoría de los estudios que reportan </w:t>
      </w:r>
      <w:r w:rsidR="007D54B2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E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n </w:t>
      </w:r>
      <w:r w:rsidR="007D54B2"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l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DA-A, se utilizan escalas de auto-reporte y no pruebas formales (neuropsicológicas) de FE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CdWVubzwvQXV0aG9yPjxZZWFyPjIwMTQ8L1llYXI+PElE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</w:fldData>
        </w:fldCha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CdWVubzwvQXV0aG9yPjxZZWFyPjIwMTQ8L1llYXI+PElE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</w:fldData>
        </w:fldCha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Bueno et al., 2014; Fuermaier et al., 2014; Halleland, Haavik, &amp; Lundervold, 2012; Kamradt, Ullsperger, &amp; Nikolas, 2014</w:t>
      </w:r>
      <w:r w:rsidR="004A18C8"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; </w:t>
      </w:r>
      <w:r w:rsidR="004A18C8" w:rsidRPr="00F77A22">
        <w:rPr>
          <w:rFonts w:ascii="Times New Roman" w:hAnsi="Times New Roman" w:cs="Times New Roman"/>
          <w:sz w:val="24"/>
          <w:szCs w:val="24"/>
        </w:rPr>
        <w:t xml:space="preserve">Weyandt et al., 2017).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E26E16" w:rsidRPr="00F77A22">
        <w:rPr>
          <w:rFonts w:ascii="Times New Roman" w:hAnsi="Times New Roman" w:cs="Times New Roman"/>
          <w:sz w:val="24"/>
          <w:szCs w:val="24"/>
        </w:rPr>
        <w:t>L</w:t>
      </w:r>
      <w:r w:rsidRPr="00F77A22">
        <w:rPr>
          <w:rFonts w:ascii="Times New Roman" w:hAnsi="Times New Roman" w:cs="Times New Roman"/>
          <w:sz w:val="24"/>
          <w:szCs w:val="24"/>
        </w:rPr>
        <w:t>as pocas investigaciones que evalúan FE en</w:t>
      </w:r>
      <w:r w:rsidR="000A7DBA" w:rsidRPr="00F77A22">
        <w:rPr>
          <w:rFonts w:ascii="Times New Roman" w:hAnsi="Times New Roman" w:cs="Times New Roman"/>
          <w:sz w:val="24"/>
          <w:szCs w:val="24"/>
        </w:rPr>
        <w:t xml:space="preserve"> el </w:t>
      </w:r>
      <w:r w:rsidRPr="00F77A22">
        <w:rPr>
          <w:rFonts w:ascii="Times New Roman" w:hAnsi="Times New Roman" w:cs="Times New Roman"/>
          <w:sz w:val="24"/>
          <w:szCs w:val="24"/>
        </w:rPr>
        <w:t>TDA-A utilizan un número reducido de pruebas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cmFuZTwvQXV0aG9yPjxZZWFyPjIwMTQ8L1llYXI+PElE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</w:fldData>
        </w:fldCha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cmFuZTwvQXV0aG9yPjxZZWFyPjIwMTQ8L1llYXI+PElE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</w:fldData>
        </w:fldCha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</w:t>
      </w:r>
      <w:r w:rsidR="00855FE6"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por ejemplo: </w:t>
      </w:r>
      <w:r w:rsidRPr="00F77A2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Grane et al., 2014; Wilbertz et al., 2012)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Po</w:t>
      </w:r>
      <w:r w:rsidRPr="00F77A22">
        <w:rPr>
          <w:rFonts w:ascii="Times New Roman" w:hAnsi="Times New Roman" w:cs="Times New Roman"/>
          <w:sz w:val="24"/>
          <w:szCs w:val="24"/>
        </w:rPr>
        <w:t xml:space="preserve">r lo que la caracterización neuropsicológica </w:t>
      </w:r>
      <w:r w:rsidR="00E26E16" w:rsidRPr="00F77A22">
        <w:rPr>
          <w:rFonts w:ascii="Times New Roman" w:hAnsi="Times New Roman" w:cs="Times New Roman"/>
          <w:sz w:val="24"/>
          <w:szCs w:val="24"/>
        </w:rPr>
        <w:t xml:space="preserve">con </w:t>
      </w:r>
      <w:r w:rsidRPr="00F77A22">
        <w:rPr>
          <w:rFonts w:ascii="Times New Roman" w:hAnsi="Times New Roman" w:cs="Times New Roman"/>
          <w:sz w:val="24"/>
          <w:szCs w:val="24"/>
        </w:rPr>
        <w:t>amplias baterías de pruebas formales</w:t>
      </w:r>
      <w:r w:rsidR="00E26E16" w:rsidRPr="00F77A22">
        <w:rPr>
          <w:rFonts w:ascii="Times New Roman" w:hAnsi="Times New Roman" w:cs="Times New Roman"/>
          <w:sz w:val="24"/>
          <w:szCs w:val="24"/>
        </w:rPr>
        <w:t xml:space="preserve">, sigue siendo un reto pendiente. </w:t>
      </w:r>
      <w:r w:rsidRPr="00F77A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872F78" w14:textId="77777777" w:rsidR="00CF4425" w:rsidRPr="00F77A22" w:rsidRDefault="00CF4425" w:rsidP="00FD3FF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8B526F" w14:textId="3A68C5C7" w:rsidR="00AC399E" w:rsidRPr="00F77A22" w:rsidRDefault="00286435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>Conclusiones</w:t>
      </w:r>
    </w:p>
    <w:p w14:paraId="0A20ADCB" w14:textId="468C1867" w:rsidR="00621D03" w:rsidRPr="00F77A22" w:rsidRDefault="008C6F48" w:rsidP="00FD3F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220962" w:rsidRPr="00F77A22">
        <w:rPr>
          <w:rFonts w:ascii="Times New Roman" w:hAnsi="Times New Roman" w:cs="Times New Roman"/>
          <w:sz w:val="24"/>
          <w:szCs w:val="24"/>
        </w:rPr>
        <w:t>El TDA-A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es una condición de salud mental su</w:t>
      </w:r>
      <w:r w:rsidR="00CC7463" w:rsidRPr="00F77A22">
        <w:rPr>
          <w:rFonts w:ascii="Times New Roman" w:hAnsi="Times New Roman" w:cs="Times New Roman"/>
          <w:sz w:val="24"/>
          <w:szCs w:val="24"/>
        </w:rPr>
        <w:t>b-reconocida, sub-diagnosticada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y por ende sub-tratada. El desempeño ante el reto </w:t>
      </w:r>
      <w:r w:rsidR="00220962" w:rsidRPr="00F77A22">
        <w:rPr>
          <w:rFonts w:ascii="Times New Roman" w:hAnsi="Times New Roman" w:cs="Times New Roman"/>
          <w:sz w:val="24"/>
          <w:szCs w:val="24"/>
        </w:rPr>
        <w:t xml:space="preserve">de la formación académica y laboral </w:t>
      </w:r>
      <w:r w:rsidR="00AC399E" w:rsidRPr="00F77A22">
        <w:rPr>
          <w:rFonts w:ascii="Times New Roman" w:hAnsi="Times New Roman" w:cs="Times New Roman"/>
          <w:sz w:val="24"/>
          <w:szCs w:val="24"/>
        </w:rPr>
        <w:t>requiere la eficaz armonización emocional</w:t>
      </w:r>
      <w:r w:rsidR="00CC7463" w:rsidRPr="00F77A22">
        <w:rPr>
          <w:rFonts w:ascii="Times New Roman" w:hAnsi="Times New Roman" w:cs="Times New Roman"/>
          <w:sz w:val="24"/>
          <w:szCs w:val="24"/>
        </w:rPr>
        <w:t>-cognitiva de las personas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, situación que ante </w:t>
      </w:r>
      <w:r w:rsidR="00CC7463" w:rsidRPr="00F77A22">
        <w:rPr>
          <w:rFonts w:ascii="Times New Roman" w:hAnsi="Times New Roman" w:cs="Times New Roman"/>
          <w:sz w:val="24"/>
          <w:szCs w:val="24"/>
        </w:rPr>
        <w:t xml:space="preserve">la </w:t>
      </w:r>
      <w:r w:rsidR="00AC399E" w:rsidRPr="00F77A22">
        <w:rPr>
          <w:rFonts w:ascii="Times New Roman" w:hAnsi="Times New Roman" w:cs="Times New Roman"/>
          <w:sz w:val="24"/>
          <w:szCs w:val="24"/>
        </w:rPr>
        <w:t>presencia de TDA</w:t>
      </w:r>
      <w:r w:rsidR="00621D03" w:rsidRPr="00F77A22">
        <w:rPr>
          <w:rFonts w:ascii="Times New Roman" w:hAnsi="Times New Roman" w:cs="Times New Roman"/>
          <w:sz w:val="24"/>
          <w:szCs w:val="24"/>
        </w:rPr>
        <w:t>-A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se afecta considerablemente.  ¿Cuántos jóve</w:t>
      </w:r>
      <w:r w:rsidR="007B0438" w:rsidRPr="00F77A22">
        <w:rPr>
          <w:rFonts w:ascii="Times New Roman" w:hAnsi="Times New Roman" w:cs="Times New Roman"/>
          <w:sz w:val="24"/>
          <w:szCs w:val="24"/>
        </w:rPr>
        <w:t xml:space="preserve">nes con bajo rendimiento </w:t>
      </w:r>
      <w:r w:rsidR="00CC7463" w:rsidRPr="00F77A22">
        <w:rPr>
          <w:rFonts w:ascii="Times New Roman" w:hAnsi="Times New Roman" w:cs="Times New Roman"/>
          <w:sz w:val="24"/>
          <w:szCs w:val="24"/>
        </w:rPr>
        <w:t>académico o laboral</w:t>
      </w:r>
      <w:r w:rsidR="00AC399E" w:rsidRPr="00F77A22">
        <w:rPr>
          <w:rFonts w:ascii="Times New Roman" w:hAnsi="Times New Roman" w:cs="Times New Roman"/>
          <w:sz w:val="24"/>
          <w:szCs w:val="24"/>
        </w:rPr>
        <w:t>,</w:t>
      </w:r>
      <w:r w:rsidR="007B0438" w:rsidRPr="00F77A22">
        <w:rPr>
          <w:rFonts w:ascii="Times New Roman" w:hAnsi="Times New Roman" w:cs="Times New Roman"/>
          <w:sz w:val="24"/>
          <w:szCs w:val="24"/>
        </w:rPr>
        <w:t xml:space="preserve"> reprobación y deserción, presentan TDA-A</w:t>
      </w:r>
      <w:r w:rsidR="00AC399E" w:rsidRPr="00F77A22">
        <w:rPr>
          <w:rFonts w:ascii="Times New Roman" w:hAnsi="Times New Roman" w:cs="Times New Roman"/>
          <w:sz w:val="24"/>
          <w:szCs w:val="24"/>
        </w:rPr>
        <w:t>?</w:t>
      </w:r>
      <w:r w:rsidR="00547AD9" w:rsidRPr="00F77A22">
        <w:rPr>
          <w:rFonts w:ascii="Times New Roman" w:hAnsi="Times New Roman" w:cs="Times New Roman"/>
          <w:sz w:val="24"/>
          <w:szCs w:val="24"/>
        </w:rPr>
        <w:t>,</w:t>
      </w:r>
      <w:r w:rsidR="00745C96" w:rsidRPr="00F77A22">
        <w:rPr>
          <w:rFonts w:ascii="Times New Roman" w:hAnsi="Times New Roman" w:cs="Times New Roman"/>
          <w:sz w:val="24"/>
          <w:szCs w:val="24"/>
        </w:rPr>
        <w:t xml:space="preserve"> ¿y cómo consecuencia DE?</w:t>
      </w:r>
      <w:r w:rsidR="00547AD9" w:rsidRPr="00F77A22">
        <w:rPr>
          <w:rFonts w:ascii="Times New Roman" w:hAnsi="Times New Roman" w:cs="Times New Roman"/>
          <w:sz w:val="24"/>
          <w:szCs w:val="24"/>
        </w:rPr>
        <w:t>, ¿son las universidades conscientes de este proble</w:t>
      </w:r>
      <w:r w:rsidR="008452CC">
        <w:rPr>
          <w:rFonts w:ascii="Times New Roman" w:hAnsi="Times New Roman" w:cs="Times New Roman"/>
          <w:sz w:val="24"/>
          <w:szCs w:val="24"/>
        </w:rPr>
        <w:t>ma de salud mental poblacional?;</w:t>
      </w:r>
      <w:r w:rsidR="00547AD9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F844AF" w:rsidRPr="00F77A22">
        <w:rPr>
          <w:rFonts w:ascii="Times New Roman" w:hAnsi="Times New Roman" w:cs="Times New Roman"/>
          <w:sz w:val="24"/>
          <w:szCs w:val="24"/>
        </w:rPr>
        <w:t xml:space="preserve">lo anterior representa sin duda un reto al contexto universitario y de aprendizaje en jóvenes.  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El uso de </w:t>
      </w:r>
      <w:r w:rsidR="007B0438" w:rsidRPr="00F77A22">
        <w:rPr>
          <w:rFonts w:ascii="Times New Roman" w:hAnsi="Times New Roman" w:cs="Times New Roman"/>
          <w:sz w:val="24"/>
          <w:szCs w:val="24"/>
        </w:rPr>
        <w:t>batería</w:t>
      </w:r>
      <w:r w:rsidR="00A911E3" w:rsidRPr="00F77A22">
        <w:rPr>
          <w:rFonts w:ascii="Times New Roman" w:hAnsi="Times New Roman" w:cs="Times New Roman"/>
          <w:sz w:val="24"/>
          <w:szCs w:val="24"/>
        </w:rPr>
        <w:t>s</w:t>
      </w:r>
      <w:r w:rsidR="007B0438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127549" w:rsidRPr="00F77A22">
        <w:rPr>
          <w:rFonts w:ascii="Times New Roman" w:hAnsi="Times New Roman" w:cs="Times New Roman"/>
          <w:sz w:val="24"/>
          <w:szCs w:val="24"/>
        </w:rPr>
        <w:t xml:space="preserve">ampliamente representativas de las diversas </w:t>
      </w:r>
      <w:r w:rsidR="007B0438" w:rsidRPr="00F77A22">
        <w:rPr>
          <w:rFonts w:ascii="Times New Roman" w:hAnsi="Times New Roman" w:cs="Times New Roman"/>
          <w:sz w:val="24"/>
          <w:szCs w:val="24"/>
        </w:rPr>
        <w:t>FE</w:t>
      </w:r>
      <w:r w:rsidR="00127549" w:rsidRPr="00F77A22">
        <w:rPr>
          <w:rFonts w:ascii="Times New Roman" w:hAnsi="Times New Roman" w:cs="Times New Roman"/>
          <w:sz w:val="24"/>
          <w:szCs w:val="24"/>
        </w:rPr>
        <w:t>,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no sólo mejorará la precisión diagnóstica, sino que permitirá precisar el tipo y gravedad de </w:t>
      </w:r>
      <w:proofErr w:type="spellStart"/>
      <w:r w:rsidR="00A82D0E" w:rsidRPr="00F77A22">
        <w:rPr>
          <w:rFonts w:ascii="Times New Roman" w:hAnsi="Times New Roman" w:cs="Times New Roman"/>
          <w:sz w:val="24"/>
          <w:szCs w:val="24"/>
        </w:rPr>
        <w:t>DE</w:t>
      </w:r>
      <w:proofErr w:type="spellEnd"/>
      <w:r w:rsidR="00A82D0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AC399E" w:rsidRPr="00F77A22">
        <w:rPr>
          <w:rFonts w:ascii="Times New Roman" w:hAnsi="Times New Roman" w:cs="Times New Roman"/>
          <w:sz w:val="24"/>
          <w:szCs w:val="24"/>
        </w:rPr>
        <w:t>que presenta cada caso en particular, y cada subgrupo clínico</w:t>
      </w:r>
      <w:r w:rsidR="00621D03" w:rsidRPr="00F77A22">
        <w:rPr>
          <w:rFonts w:ascii="Times New Roman" w:hAnsi="Times New Roman" w:cs="Times New Roman"/>
          <w:sz w:val="24"/>
          <w:szCs w:val="24"/>
        </w:rPr>
        <w:t>;</w:t>
      </w:r>
      <w:r w:rsidR="00AC399E" w:rsidRPr="00F77A22">
        <w:rPr>
          <w:rFonts w:ascii="Times New Roman" w:hAnsi="Times New Roman" w:cs="Times New Roman"/>
          <w:sz w:val="24"/>
          <w:szCs w:val="24"/>
        </w:rPr>
        <w:t xml:space="preserve"> </w:t>
      </w:r>
      <w:r w:rsidR="00621D03" w:rsidRPr="00F77A22">
        <w:rPr>
          <w:rFonts w:ascii="Times New Roman" w:hAnsi="Times New Roman" w:cs="Times New Roman"/>
          <w:sz w:val="24"/>
          <w:szCs w:val="24"/>
        </w:rPr>
        <w:t>permitiendo una intervención personalizada para la me</w:t>
      </w:r>
      <w:r w:rsidR="00D11DD0" w:rsidRPr="00F77A22">
        <w:rPr>
          <w:rFonts w:ascii="Times New Roman" w:hAnsi="Times New Roman" w:cs="Times New Roman"/>
          <w:sz w:val="24"/>
          <w:szCs w:val="24"/>
        </w:rPr>
        <w:t>joría del desempeño cognitivo</w:t>
      </w:r>
      <w:r w:rsidR="00F509FD" w:rsidRPr="00F77A22">
        <w:rPr>
          <w:rFonts w:ascii="Times New Roman" w:hAnsi="Times New Roman" w:cs="Times New Roman"/>
          <w:sz w:val="24"/>
          <w:szCs w:val="24"/>
        </w:rPr>
        <w:t xml:space="preserve"> y académico. </w:t>
      </w:r>
    </w:p>
    <w:p w14:paraId="1FA38929" w14:textId="77777777" w:rsidR="00C338E0" w:rsidRPr="00F77A22" w:rsidRDefault="00C82CC9" w:rsidP="00FD3FF1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D3FF1">
        <w:rPr>
          <w:rFonts w:ascii="Times New Roman" w:hAnsi="Times New Roman" w:cs="Times New Roman"/>
          <w:sz w:val="24"/>
          <w:szCs w:val="24"/>
          <w:lang w:val="en-US"/>
        </w:rPr>
        <w:br w:type="page"/>
      </w:r>
      <w:proofErr w:type="spellStart"/>
      <w:r w:rsidR="00C338E0" w:rsidRPr="00F77A22">
        <w:rPr>
          <w:rFonts w:ascii="Times New Roman" w:hAnsi="Times New Roman" w:cs="Times New Roman"/>
          <w:sz w:val="24"/>
          <w:szCs w:val="24"/>
          <w:lang w:val="en-US"/>
        </w:rPr>
        <w:lastRenderedPageBreak/>
        <w:t>Referencias</w:t>
      </w:r>
      <w:proofErr w:type="spellEnd"/>
      <w:r w:rsidR="00C338E0"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81AF19B" w14:textId="77777777" w:rsidR="004A18C8" w:rsidRPr="00F77A22" w:rsidRDefault="004A18C8" w:rsidP="00C338E0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FD1A5B0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/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instrText xml:space="preserve"> ADDIN EN.REFLIST </w:instrTex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separate"/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dler, L. A., Barkley, R. A., &amp; Newcorn, J. H. (2011). Performance improvement CME: adult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Clin Psychiatry, 72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e15. doi:10.4088/JCP.9066pi4c</w:t>
      </w:r>
    </w:p>
    <w:p w14:paraId="08CE28D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dler, L. A., Faraone, S. V., Spencer, T. J., Berglund, P., Alperin, S., &amp; Kessler, R. C. (2017). The structure of adult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 J Methods Psychiatr Res, 2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. doi:10.1002/mpr.1555</w:t>
      </w:r>
    </w:p>
    <w:p w14:paraId="6801295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rkley, R. A. (2004). Driving impairments in teens and adults with attention-deficit/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iatr Clin North Am, 2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233-260. doi:10.1016/S0193-953X(03)00091-1</w:t>
      </w:r>
    </w:p>
    <w:p w14:paraId="0F9B4CF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rkley, R. A. (2010). Differential diagnosis of adults with ADHD: the role of executive function and self-regulatio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Clin Psychiatry, 71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7), e17. doi:10.4088/JCP.9066tx1c</w:t>
      </w:r>
    </w:p>
    <w:p w14:paraId="53E4643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rkley, R. A., &amp; Brown, T. E. (2008). Unrecognized attention-deficit/hyperactivity disorder in adults presenting with other psychiatric disorder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NS Spectr, 1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11), 977-984. </w:t>
      </w:r>
    </w:p>
    <w:p w14:paraId="7BE56C91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rkley, R. A., Fischer, M., Smallish, L., &amp; Fletcher, K. (2006). Young adult outcome of hyperactive children: adaptive functioning in major life activiti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m Acad Child Adolesc Psychiatry, 4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92-202. doi:10.1097/01.chi.0000189134.97436.e2</w:t>
      </w:r>
    </w:p>
    <w:p w14:paraId="2B82E7A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rkley, R. A., &amp; Murphy, K. R. (2010). Impairment in occupational functioning and adult ADHD: the predictive utility of executive function (EF) ratings versus EF test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rch Clin Neuropsychol, 2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3), 157-173. doi:10.1093/arclin/acq014</w:t>
      </w:r>
    </w:p>
    <w:p w14:paraId="57FE61AA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echara, A. (2004). The role of emotion in decision-making: evidence from neurological patients with orbitofrontal damage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rain Cogn, 5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30-40. doi:10.1016/j.bandc.2003.04.001</w:t>
      </w:r>
    </w:p>
    <w:p w14:paraId="54F588BA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iederman, J., Mick, E., &amp; Faraone, S. V. (2000). Age-dependent decline of symptoms of attention deficit hyperactivity disorder: impact of remission definition and symptom type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m J Psychiatry, 15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5), 816-818. doi:10.1176/appi.ajp.157.5.816</w:t>
      </w:r>
    </w:p>
    <w:p w14:paraId="6A8B3CD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lla, K. I., Eldreth, D. A., Matochik, J. A., &amp; Cadet, J. L. (2004). Sex-related differences in a gambling task and its neurological correlat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ereb Cortex, 1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, 1226-1232. doi:10.1093/cercor/bhh083</w:t>
      </w:r>
    </w:p>
    <w:p w14:paraId="7AA99B7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onstra, A. M., Oosterlaan, J., Sergeant, J. A., &amp; Buitelaar, J. K. (2005). Executive functioning in adult ADHD: a meta-analytic review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ol Med, 3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8), 1097-1108. </w:t>
      </w:r>
    </w:p>
    <w:p w14:paraId="57BEB14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rown, T. E., Reichel, P. C., &amp; Quinlan, D. M. (2009). Executive function impairments in high IQ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</w:rPr>
        <w:t>J Atten Disord, 13</w:t>
      </w:r>
      <w:r w:rsidRPr="00F77A22">
        <w:rPr>
          <w:rFonts w:ascii="Times New Roman" w:hAnsi="Times New Roman" w:cs="Times New Roman"/>
          <w:noProof/>
          <w:sz w:val="24"/>
          <w:szCs w:val="24"/>
        </w:rPr>
        <w:t>(2), 161-167. doi:10.1177/1087054708326113</w:t>
      </w:r>
    </w:p>
    <w:p w14:paraId="49A494F0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Bueno, V. F., da Silva, M. A., Alves, T. M., Louzã, M. R., &amp; Pompéia, S. (2014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ractionating Executive Functions of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. doi:10.1177/1087054714545537</w:t>
      </w:r>
    </w:p>
    <w:p w14:paraId="49F29D58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uitelaar, N. J., Posthumus, J. A., &amp; Buitelaar, J. K. (2015). ADHD in Childhood and/or Adulthood as a Risk Factor for Domestic Violence or Intimate Partner Violence: A Systematic Review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. doi:10.1177/1087054715587099</w:t>
      </w:r>
    </w:p>
    <w:p w14:paraId="7B8B10D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astel, A. D., Lee, S. S., Humphreys, K. L., &amp; Moore, A. N. (2011). Memory capacity, selective control, and value-directed remembering in children with and without attention-deficit/hyperactivity disorder (ADHD)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psychology, 2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15-24. doi:10.1037/a0020298</w:t>
      </w:r>
    </w:p>
    <w:p w14:paraId="2112A43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Castellanos, F. X., &amp; Proal, E. (2012). Large-scale brain systems in ADHD: beyond the prefrontal-striatal model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ends Cogn Sci, 1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17-26. doi:10.1016/j.tics.2011.11.007</w:t>
      </w:r>
    </w:p>
    <w:p w14:paraId="6333633E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herkasova, M. V., Faridi, N., Casey, K. F., O'Driscoll, G. A., Hechtman, L., Joober, R., . . . Benkelfat, C. (2014). Amphetamine-induced dopamine release and neurocognitive function in treatment-naive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psychopharmacology, 3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6), 1498-1507. doi:10.1038/npp.2013.349</w:t>
      </w:r>
    </w:p>
    <w:p w14:paraId="45732C5F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ortese, S., Kelly, C., Chabernaud, C., Proal, E., Di Martino, A., Milham, M. P., &amp; Castellanos, F. X. (2012). Toward systems neuroscience of ADHD: a meta-analysis of 55 fMRI studi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m J Psychiatry, 16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0), 1038-1055. doi:10.1176/appi.ajp.2012.11101521</w:t>
      </w:r>
    </w:p>
    <w:p w14:paraId="6E7A1319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ragg, L., Keeble, S., Richardson, S., Roome, H. E., &amp; Gilmore, C. (2017). Direct and indirect influences of executive functions on mathematics achievement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ognition, 162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, 12-26. doi:10.1016/j.cognition.2017.01.014</w:t>
      </w:r>
    </w:p>
    <w:p w14:paraId="20FCDAF5" w14:textId="77777777" w:rsidR="00795A0B" w:rsidRPr="00F77A22" w:rsidRDefault="00795A0B" w:rsidP="00795A0B">
      <w:pPr>
        <w:pStyle w:val="Sinespaciado"/>
        <w:jc w:val="both"/>
        <w:rPr>
          <w:rStyle w:val="title-text"/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Cragg J, Gilmore C. </w:t>
      </w:r>
      <w:r w:rsidRPr="00F77A22">
        <w:rPr>
          <w:rStyle w:val="title-text"/>
          <w:rFonts w:ascii="Times New Roman" w:hAnsi="Times New Roman" w:cs="Times New Roman"/>
          <w:sz w:val="24"/>
          <w:szCs w:val="24"/>
          <w:lang w:val="en-US"/>
        </w:rPr>
        <w:t xml:space="preserve">Skills underlying mathematics: The role of executive function in the </w:t>
      </w:r>
    </w:p>
    <w:p w14:paraId="1AC99164" w14:textId="77777777" w:rsidR="00D23997" w:rsidRPr="00F77A22" w:rsidRDefault="00795A0B" w:rsidP="00795A0B">
      <w:pPr>
        <w:pStyle w:val="Sinespaciado"/>
        <w:ind w:firstLine="708"/>
        <w:jc w:val="both"/>
        <w:rPr>
          <w:rStyle w:val="Hipervnculo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</w:pPr>
      <w:r w:rsidRPr="00F77A22">
        <w:rPr>
          <w:rStyle w:val="title-text"/>
          <w:rFonts w:ascii="Times New Roman" w:hAnsi="Times New Roman" w:cs="Times New Roman"/>
          <w:sz w:val="24"/>
          <w:szCs w:val="24"/>
          <w:lang w:val="en-US"/>
        </w:rPr>
        <w:t xml:space="preserve">development of mathematics proficiency. </w:t>
      </w:r>
      <w:hyperlink r:id="rId6" w:tooltip="Go to Trends in Neuroscience and Education on ScienceDirect" w:history="1">
        <w:r w:rsidRPr="00F77A22">
          <w:rPr>
            <w:rStyle w:val="Hipervnculo"/>
            <w:rFonts w:ascii="Times New Roman" w:hAnsi="Times New Roman" w:cs="Times New Roman"/>
            <w:i/>
            <w:color w:val="auto"/>
            <w:sz w:val="24"/>
            <w:szCs w:val="24"/>
            <w:u w:val="none"/>
            <w:lang w:val="en-US"/>
          </w:rPr>
          <w:t>Trends in Neuroscience and Education</w:t>
        </w:r>
      </w:hyperlink>
      <w:r w:rsidRPr="00F77A22">
        <w:rPr>
          <w:rStyle w:val="Hipervnculo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. </w:t>
      </w:r>
    </w:p>
    <w:p w14:paraId="5053269B" w14:textId="1C49C58C" w:rsidR="00795A0B" w:rsidRPr="00F77A22" w:rsidRDefault="00795A0B" w:rsidP="00795A0B">
      <w:pPr>
        <w:pStyle w:val="Sinespaciad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77A22">
        <w:rPr>
          <w:rStyle w:val="Hipervnculo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2014; 3,2:63-68. </w:t>
      </w:r>
    </w:p>
    <w:p w14:paraId="5C3B971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umyn, L., French, L., &amp; Hechtman, L. (2009). Comorbidity in adults with attention-deficit 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an J Psychiatry, 5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10), 673-683. </w:t>
      </w:r>
    </w:p>
    <w:p w14:paraId="751F8A71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alsgaard, S., Østergaard, S. D., Leckman, J. F., Mortensen, P. B., &amp; Pedersen, M. G. (2015). Mortality in children, adolescents, and adults with attention deficit hyperactivity disorder: a nationwide cohort study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ancet, 38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9983), 2190-2196. doi:10.1016/S0140-6736(14)61684-6</w:t>
      </w:r>
    </w:p>
    <w:p w14:paraId="560F0962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iamond, A., &amp; Lee, K. (2011). Interventions shown to aid executive function development in children 4 to 12 years ol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cience, 33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6045), 959-964. doi:10.1126/science.1204529</w:t>
      </w:r>
    </w:p>
    <w:p w14:paraId="19E7E9DE" w14:textId="5B484E0A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oyle, A. E., Faraone, S. V., Seidman, L. J., Willcutt, E. G., Nigg, J. T., Waldman, I. D., . . . Biederman, J. (2005). Are endophenotypes based on measures of executive functions useful for molecular genetic studies of ADHD?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</w:t>
      </w:r>
      <w:r w:rsidR="006E0F03"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ournal of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Child Psychol</w:t>
      </w:r>
      <w:r w:rsidR="006E0F03"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ogy and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Psychiatry, 46</w:t>
      </w:r>
      <w:r w:rsidR="006E0F03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7), 774-803. </w:t>
      </w:r>
    </w:p>
    <w:p w14:paraId="552C4C26" w14:textId="7FFA8C07" w:rsidR="00D23997" w:rsidRPr="00F77A22" w:rsidRDefault="00D23997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u paul </w:t>
      </w:r>
      <w:r w:rsidR="006E0F03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.J., Weyandt L.L., O´Dell S. &amp; Varejao M. (2009). </w:t>
      </w:r>
      <w:r w:rsidR="00636BE9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College Students with ADHD Current Status and Future Directions</w:t>
      </w:r>
      <w:r w:rsidR="006E0F03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6E0F03"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ournal of Attention Disorders,</w:t>
      </w:r>
      <w:r w:rsidR="006E0F03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C91100"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13,3, 234-250.</w:t>
      </w:r>
    </w:p>
    <w:p w14:paraId="7103A76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stévez, N., Dey, M., Eich-Höchli, D., Foster, S., Gmel, G., &amp; Mohler-Kuo, M. (2016). Adult attention-deficit/hyperactivity disorder and its association with substance use and substance use disorders in young me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pidemiol Psychiatr Sci, 2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3), 255-266. doi:10.1017/S2045796015000360</w:t>
      </w:r>
    </w:p>
    <w:p w14:paraId="3439749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stévez, N., Eich-Höchli, D., Dey, M., Gmel, G., Studer, J., &amp; Mohler-Kuo, M. (2014). Prevalence of and associated factors for adult attention deficit hyperactivity disorder in young Swiss me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, 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e89298. doi:10.1371/journal.pone.0089298</w:t>
      </w:r>
    </w:p>
    <w:p w14:paraId="1B3A3619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air, D. A., Bathula, D., Nikolas, M. A., &amp; Nigg, J. T. (2012). Distinct neuropsychological subgroups in typically developing youth inform heterogeneity in children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c Natl Acad Sci U S A, 10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7), 6769-6774. doi:10.1073/pnas.1115365109</w:t>
      </w:r>
    </w:p>
    <w:p w14:paraId="233A18E0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ang, X., Massetti, G. M., Ouyang, L., Grosse, S. D., &amp; Mercy, J. A. (2010). Attention-deficit/hyperactivity disorder, conduct disorder, and young adult intimate partner violence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rch Gen Psychiatry, 6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, 1179-1186. doi:10.1001/archgenpsychiatry.2010.137</w:t>
      </w:r>
    </w:p>
    <w:p w14:paraId="06D9214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Faraone, S. V., Biederman, J., &amp; Mick, E. (2006). The age-dependent decline of attention deficit hyperactivity disorder: a meta-analysis of follow-up studi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ol Med, 3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59-165. doi:10.1017/S003329170500471X</w:t>
      </w:r>
    </w:p>
    <w:p w14:paraId="52DE0A04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edele, D. A., Lefler, E. K., Hartung, C. M., &amp; Canu, W. H. (2012). Sex differences in the manifestation of ADHD in emerging adults. </w:t>
      </w:r>
      <w:r w:rsidRPr="00F77A22">
        <w:rPr>
          <w:rFonts w:ascii="Times New Roman" w:hAnsi="Times New Roman" w:cs="Times New Roman"/>
          <w:i/>
          <w:noProof/>
          <w:sz w:val="24"/>
          <w:szCs w:val="24"/>
        </w:rPr>
        <w:t>J Atten Disord, 16</w:t>
      </w:r>
      <w:r w:rsidRPr="00F77A22">
        <w:rPr>
          <w:rFonts w:ascii="Times New Roman" w:hAnsi="Times New Roman" w:cs="Times New Roman"/>
          <w:noProof/>
          <w:sz w:val="24"/>
          <w:szCs w:val="24"/>
        </w:rPr>
        <w:t>(2), 109-117. doi:10.1177/1087054710374596</w:t>
      </w:r>
    </w:p>
    <w:p w14:paraId="05B897C3" w14:textId="77777777" w:rsidR="00F9569C" w:rsidRPr="00F77A22" w:rsidRDefault="00F9569C" w:rsidP="001B46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F0F109" w14:textId="77777777" w:rsidR="00F9569C" w:rsidRPr="00F77A22" w:rsidRDefault="00F9569C" w:rsidP="00F9569C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B450A4" w14:textId="6CFC6BC9" w:rsidR="00F9569C" w:rsidRPr="00F77A22" w:rsidRDefault="00F9569C" w:rsidP="00F9569C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Flores Lázaro J.C, Tinajero Carrasco B, &amp; Castro Ruiz B. Influencia del nivel  y de la actividad  escolar en  las funciones ejecutivas. </w:t>
      </w:r>
      <w:r w:rsidRPr="00F77A22">
        <w:rPr>
          <w:rFonts w:ascii="Times New Roman" w:hAnsi="Times New Roman" w:cs="Times New Roman"/>
          <w:i/>
          <w:sz w:val="24"/>
          <w:szCs w:val="24"/>
        </w:rPr>
        <w:t>Revista Interamericana de Psicología</w:t>
      </w:r>
      <w:r w:rsidRPr="00F77A22">
        <w:rPr>
          <w:rFonts w:ascii="Times New Roman" w:hAnsi="Times New Roman" w:cs="Times New Roman"/>
          <w:sz w:val="24"/>
          <w:szCs w:val="24"/>
        </w:rPr>
        <w:t>, 2011; 45, 2: 281-292</w:t>
      </w:r>
    </w:p>
    <w:p w14:paraId="35BA52BF" w14:textId="475932E4" w:rsidR="001B460A" w:rsidRPr="00F77A22" w:rsidRDefault="00F9569C" w:rsidP="00F9569C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</w:rPr>
        <w:t xml:space="preserve">Flores-Lázaro J.C., Castillo-Preciado, R. E. &amp; Jímenez-Miramonte, N.A. (2014). Desarrollo de funciones ejecutivas de la niñez a la juventud. </w:t>
      </w:r>
      <w:r w:rsidRPr="00F77A22">
        <w:rPr>
          <w:rFonts w:ascii="Times New Roman" w:hAnsi="Times New Roman" w:cs="Times New Roman"/>
          <w:i/>
          <w:sz w:val="24"/>
          <w:szCs w:val="24"/>
          <w:lang w:val="en-US"/>
        </w:rPr>
        <w:t xml:space="preserve">Anales de Psicología, 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>30, 463-473.</w:t>
      </w:r>
      <w:r w:rsidR="001B460A"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B330CE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oy, S. L. (2015). Challenges From and Beyond Symptomatology: Stereotype Threat in Young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. doi:10.1177/1087054715590159</w:t>
      </w:r>
    </w:p>
    <w:p w14:paraId="6082BE6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ranke, B., Faraone, S. V., Asherson, P., Buitelaar, J., Bau, C. H., Ramos-Quiroga, J. A., . . . CollaboraTion, I. M. p. A. (2012). The genetics of attention deficit/hyperactivity disorder in adults, a review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ol Psychiatry, 1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0), 960-987. doi:10.1038/mp.2011.138</w:t>
      </w:r>
    </w:p>
    <w:p w14:paraId="12CF5002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uermaier, A. B., Tucha, L., Koerts, J., Aschenbrenner, S., Weisbrod, M., Lange, K. W., &amp; Tucha, O. (2014). Cognitive complaints of adults with attention deficit 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lin Neuropsychol, 28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7), 1104-1122. doi:10.1080/13854046.2014.964325</w:t>
      </w:r>
    </w:p>
    <w:p w14:paraId="363D275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oldberg, R. W., Green-Paden, L. D., Lehman, A. F., &amp; Gold, J. M. (2001). Correlates of insight in serious mental illnes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Nerv Ment Dis, 18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3), 137-145. </w:t>
      </w:r>
    </w:p>
    <w:p w14:paraId="631BA499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Goriounova, N. A., &amp; Mansvelder, H. D. (2012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icotine exposure during adolescence alters the rules for prefrontal cortical synaptic plasticity during adulthoo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ront Synaptic Neurosci, 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, 3. doi:10.3389/fnsyn.2012.00003</w:t>
      </w:r>
    </w:p>
    <w:p w14:paraId="368679E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rane, V. A., Endestad, T., Pinto, A. F., &amp; Solbakk, A. K. (2014). Attentional control and subjective executive function in treatment-naive adults with Attention Deficit 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, 9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2), e115227. doi:10.1371/journal.pone.0115227</w:t>
      </w:r>
    </w:p>
    <w:p w14:paraId="5FFFFB4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roen, Y., Gaastra, G. F., Lewis-Evans, B., &amp; Tucha, O. (2013). Risky behavior in gambling tasks in individuals with ADHD--a systematic literature review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, 8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9), e74909. doi:10.1371/journal.pone.0074909</w:t>
      </w:r>
    </w:p>
    <w:p w14:paraId="7A576A2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all, C. L., Newell, K., Taylor, J., Sayal, K., Swift, K. D., &amp; Hollis, C. (2013). 'Mind the gap'--mapping services for young people with ADHD transitioning from child to adult mental health servic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MC Psychiatry, 1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, 186. doi:10.1186/1471-244X-13-186</w:t>
      </w:r>
    </w:p>
    <w:p w14:paraId="0690E73D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alleland, H. B., Haavik, J., &amp; Lundervold, A. J. (2012). Set-shifting in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Int Neuropsychol Soc, 18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728-737. doi:10.1017/S1355617712000355</w:t>
      </w:r>
    </w:p>
    <w:p w14:paraId="0003CD21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arvey, E., Danforth, J. S., McKee, T. E., Ulaszek, W. R., &amp; Friedman, J. L. (2003). Parenting of children with attention-defecit/hyperactivity disorder (ADHD): the role of parental ADHD symptomatology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, 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31-42. doi:10.1177/108705470300700104</w:t>
      </w:r>
    </w:p>
    <w:p w14:paraId="2CE126C8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inshaw, S. P., Owens, E. B., Zalecki, C., Huggins, S. P., Montenegro-Nevado, A. J., Schrodek, E., &amp; Swanson, E. N. (2012). Prospective follow-up of girls with attention-deficit/hyperactivity disorder into early adulthood: continuing impairment includes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elevated risk for suicide attempts and self-injury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Consult Clin Psychol, 8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6), 1041-1051. doi:10.1037/a0029451</w:t>
      </w:r>
    </w:p>
    <w:p w14:paraId="54999E8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ooper, C. J., Luciana, M., Conklin, H. M., &amp; Yarger, R. S. (2004). Adolescents' performance on the Iowa Gambling Task: implications for the development of decision making and ventromedial prefrontal cortex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ev Psychol, 4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6), 1148-1158. doi:10.1037/0012-1649.40.6.1148</w:t>
      </w:r>
    </w:p>
    <w:p w14:paraId="24644AFF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sel, T. R., &amp; Gogtay, N. (2014). National Institute of Mental Health clinical trials: new opportunities, new expectation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AMA Psychiatry, 71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7), 745-746. doi:10.1001/jamapsychiatry.2014.426</w:t>
      </w:r>
    </w:p>
    <w:p w14:paraId="369DEA9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ohansen, M. E., Matic, K., &amp; McAlearney, A. S. (2015). Attention Deficit Hyperactivity Disorder Medication Use Among Teens and Young Adult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dolesc Health, 5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92-197. doi:10.1016/j.jadohealth.2015.04.009</w:t>
      </w:r>
    </w:p>
    <w:p w14:paraId="633E3192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mradt, J. M., Ullsperger, J. M., &amp; Nikolas, M. A. (2014). Executive function assessment and adult attention-deficit/hyperactivity disorder: tasks versus ratings on the Barkley deficits in executive functioning scale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ol Assess, 2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1095-1105. doi:10.1037/pas0000006</w:t>
      </w:r>
    </w:p>
    <w:p w14:paraId="64009224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tzman, M. A., Bilkey, T. S., Chokka, P. R., Fallu, A., &amp; Klassen, L. J. (2017). Adult ADHD and comorbid disorders: clinical implications of a dimensional approach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MC Psychiatry, 1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302. doi:10.1186/s12888-017-1463-3</w:t>
      </w:r>
    </w:p>
    <w:p w14:paraId="04F362B2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essler, R. C., Adler, L., Barkley, R., Biederman, J., Conners, C. K., Demler, O., . . . Zaslavsky, A. M. (2006). The prevalence and correlates of adult ADHD in the United States: results from the National Comorbidity Survey Replicatio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m J Psychiatry, 16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716-723. doi:10.1176/ajp.2006.163.4.716</w:t>
      </w:r>
    </w:p>
    <w:p w14:paraId="081E048F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irino, E., Imagawa, H., Goto, T., &amp; Montgomery, W. (2015). Sociodemographics, Comorbidities, Healthcare Utilization and Work Productivity in Japanese Patients with Adult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, 1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7), e0132233. doi:10.1371/journal.pone.0132233</w:t>
      </w:r>
    </w:p>
    <w:p w14:paraId="730E135F" w14:textId="67FB85BC" w:rsidR="00F36E3F" w:rsidRPr="00F77A22" w:rsidRDefault="00F9569C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>Knouse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>LE, Feldman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G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&amp; Blevins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J. 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(2014). 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>Executive functioning difficulties as predictors of academic performance: Examining the role of grade goals. Lear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ning and individual differences,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 36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>19-26</w:t>
      </w:r>
      <w:r w:rsidR="000D2907" w:rsidRPr="00F77A2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2A196C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Levin, I. P., Xue, G., Weller, J. A., Reimann, M., Lauriola, M., &amp; Bechara, A. (2012). A neuropsychological approach to understanding risk-taking for potential gains and loss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ront Neurosci, 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, 15. doi:10.3389/fnins.2012.00015</w:t>
      </w:r>
    </w:p>
    <w:p w14:paraId="0C2205F2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Lyvers, M., Hasking, P., Hani, R., Rhodes, M., &amp; Trew, E. (2010). Drinking motives, drinking restraint and drinking behaviour among young adult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ddict Behav, 35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16-122. doi:10.1016/j.addbeh.2009.09.011</w:t>
      </w:r>
    </w:p>
    <w:p w14:paraId="104ACA7E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cCarthy, H., Skokauskas, N., Mulligan, A., Donohoe, G., Mullins, D., Kelly, J., . . . Frodl, T. (2013). Attention network hypoconnectivity with default and affective network hyperconnectivity in adults diagnosed with attention-deficit/hyperactivity disorder in childhoo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AMA Psychiatry, 7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2), 1329-1337. doi:10.1001/jamapsychiatry.2013.2174</w:t>
      </w:r>
    </w:p>
    <w:p w14:paraId="20470960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cManis, M. H., Kagan, J., Snidman, N. C., &amp; Woodward, S. A. (2002). EEG asymmetry, power, and temperament in childre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ev Psychobiol, 41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69-177. doi:10.1002/dev.10053</w:t>
      </w:r>
    </w:p>
    <w:p w14:paraId="603F68A6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Medrano, E., Flores-Lázaro, J. C., &amp; Nicolini, H. (2015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Learning Process During Risk Detection in Adolescen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. doi:10.1177/1087054715573995</w:t>
      </w:r>
    </w:p>
    <w:p w14:paraId="7B9E9669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Miller, M., Loya, F., &amp; Hinshaw, S. P. (2013). Executive functions in girls with and without childhood ADHD: developmental trajectories and associations with symptom change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Child Psychol Psychiatry, 5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9), 1005-1015. doi:10.1111/jcpp.12074</w:t>
      </w:r>
    </w:p>
    <w:p w14:paraId="0DFD242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igg, J. T., Willcutt, E. G., Doyle, A. E., &amp; Sonuga-Barke, E. J. (2005). Causal heterogeneity in attention-deficit/hyperactivity disorder: do we need neuropsychologically impaired subtypes?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l Psychiatry, 5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, 1224-1230. doi:10.1016/j.biopsych.2004.08.025</w:t>
      </w:r>
    </w:p>
    <w:p w14:paraId="7A3CCEFF" w14:textId="77777777" w:rsidR="00795A0B" w:rsidRPr="00F77A22" w:rsidRDefault="00795A0B" w:rsidP="00795A0B">
      <w:pPr>
        <w:pStyle w:val="Sinespaciado"/>
        <w:rPr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Norvilitis JM, Sun L, &amp; Zhang J.  ADHD symptomatology and adjustment to college in China and the United States. J Learn Disabi. 2010; 43,1: 86-94. </w:t>
      </w:r>
    </w:p>
    <w:p w14:paraId="4361605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orwalk, K., Norvilitis, J. M., &amp; MacLean, M. G. (2009). ADHD symptomatology and its relationship to factors associated with college adjustment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, 1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3), 251-258. doi:10.1177/1087054708320441</w:t>
      </w:r>
    </w:p>
    <w:p w14:paraId="38273761" w14:textId="77777777" w:rsidR="00594DA3" w:rsidRPr="00F77A22" w:rsidRDefault="00594DA3" w:rsidP="00594DA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OCDE. (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Organization for Economic Co-operation and Development. Education at a Glance 2008: </w:t>
      </w:r>
    </w:p>
    <w:p w14:paraId="6AD6CFED" w14:textId="31CB12BA" w:rsidR="00594DA3" w:rsidRPr="00F77A22" w:rsidRDefault="00594DA3" w:rsidP="00594DA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ab/>
        <w:t xml:space="preserve">OECD Indicators. </w:t>
      </w:r>
      <w:r w:rsidR="00F36E3F"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Paris, 2008. </w:t>
      </w:r>
    </w:p>
    <w:p w14:paraId="09BA81FE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verman, W. H., Frassrand, K., Ansel, S., Trawalter, S., Bies, B., &amp; Redmond, A. (2004). Performance on the IOWA card task by adolescents and adult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psychologia, 42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3), 1838-1851. doi:10.1016/j.neuropsychologia.2004.03.014</w:t>
      </w:r>
    </w:p>
    <w:p w14:paraId="524F12C4" w14:textId="2C0F309C" w:rsidR="006B74EF" w:rsidRPr="00F77A22" w:rsidRDefault="006B74EF" w:rsidP="006B74E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Plant EA, ,Ericsson KA, Hill L, &amp; Asberg K. Why study time does not predict grade point average across college students: Implications of deliberate practice for academic performance.  Contemporary Educational Psychology. 2005; 30: 96–116. </w:t>
      </w:r>
    </w:p>
    <w:p w14:paraId="1D84E857" w14:textId="1D85A61B" w:rsidR="00D43B7F" w:rsidRPr="00F77A22" w:rsidRDefault="00D43B7F" w:rsidP="00106F3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57E1F">
        <w:rPr>
          <w:rFonts w:ascii="Times New Roman" w:hAnsi="Times New Roman" w:cs="Times New Roman"/>
          <w:sz w:val="24"/>
          <w:szCs w:val="24"/>
          <w:lang w:val="en-US"/>
        </w:rPr>
        <w:t>Pluck G, Ruales-Chieruzzi CB, Paucar-Guerra EJ, Andrade-Guimaraes MV, &amp; Trueba AF</w:t>
      </w:r>
      <w:r w:rsidR="00106F31" w:rsidRPr="00057E1F">
        <w:rPr>
          <w:rFonts w:ascii="Times New Roman" w:hAnsi="Times New Roman" w:cs="Times New Roman"/>
          <w:sz w:val="24"/>
          <w:szCs w:val="24"/>
          <w:lang w:val="en-US"/>
        </w:rPr>
        <w:t xml:space="preserve"> (2016</w:t>
      </w:r>
      <w:r w:rsidRPr="00057E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F77A22">
        <w:rPr>
          <w:rFonts w:ascii="Times New Roman" w:hAnsi="Times New Roman" w:cs="Times New Roman"/>
          <w:sz w:val="24"/>
          <w:szCs w:val="24"/>
          <w:lang w:val="en-US"/>
        </w:rPr>
        <w:t>Separate contributions of general intelligence and right prefrontal neurocognitive functions to academic achievement at university level. Trends in Neuroscience and Educat</w:t>
      </w:r>
      <w:r w:rsidR="00106F31">
        <w:rPr>
          <w:rFonts w:ascii="Times New Roman" w:hAnsi="Times New Roman" w:cs="Times New Roman"/>
          <w:sz w:val="24"/>
          <w:szCs w:val="24"/>
          <w:lang w:val="en-US"/>
        </w:rPr>
        <w:t>ion.</w:t>
      </w:r>
    </w:p>
    <w:p w14:paraId="7115A4F4" w14:textId="2D4463D5" w:rsidR="00D43B7F" w:rsidRPr="00F77A22" w:rsidRDefault="00D43B7F" w:rsidP="00D43B7F">
      <w:pPr>
        <w:autoSpaceDE w:val="0"/>
        <w:autoSpaceDN w:val="0"/>
        <w:adjustRightInd w:val="0"/>
        <w:spacing w:after="0" w:line="24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>5: 178–18</w:t>
      </w:r>
    </w:p>
    <w:p w14:paraId="53199536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evora, M. B., &amp; Diamond, A. (2005). Color–object interference in young children: A Stroop effect in children 3½–6½ years ol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ogn Dev. , 2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2), 256–278. </w:t>
      </w:r>
    </w:p>
    <w:p w14:paraId="177E0B57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eale, L., Frassica, S., Gollner, A., &amp; Bonati, M. (2015). Transition to adult mental health services for young people with attention deficit hyperactivity disorder in Italy: Parents' and clinicians' experienc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ostgrad Med, 12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7), 671-676. doi:10.1080/00325481.2015.1070658</w:t>
      </w:r>
    </w:p>
    <w:p w14:paraId="49673F73" w14:textId="2C4F2FD3" w:rsidR="00D43B7F" w:rsidRPr="00F77A22" w:rsidRDefault="00D43B7F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Robinson RJ, Reimherr FW, Marchant MS, Faraone SV, Adler LA, West SA. Gender Differences in 2 Clinical Trials of Adults With Attention-Deficit/Hyperactivity Disorder:A Retrospective Data Analysis. </w:t>
      </w:r>
      <w:r w:rsidRPr="00F77A22">
        <w:rPr>
          <w:rFonts w:ascii="Times New Roman" w:hAnsi="Times New Roman" w:cs="Times New Roman"/>
          <w:sz w:val="24"/>
          <w:szCs w:val="24"/>
        </w:rPr>
        <w:t>J Clin Psychiatry. 2007;68:00–00</w:t>
      </w:r>
    </w:p>
    <w:p w14:paraId="5985D076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Rodriguez-Jiménez, R., Cubillo, A., Jiménez-Arriero, M. A., Ponce, G., Aragüés-Figuero, M., &amp; Palomo, T. (2006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[Executive dysfunctions in adults with attention deficit hyperactivity disorder]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v Neurol, 4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11), 678-684. </w:t>
      </w:r>
    </w:p>
    <w:p w14:paraId="7D9B201F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ubia, K., Halari, R., Mohammad, A. M., Taylor, E., &amp; Brammer, M. (2011). Methylphenidate normalizes frontocingulate underactivation during error processing in attention-deficit/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l Psychiatry, 7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3), 255-262. doi:10.1016/j.biopsych.2011.04.018</w:t>
      </w:r>
    </w:p>
    <w:p w14:paraId="432C3C9F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ato, J. R., Hoexter, M. Q., Castellanos, X. F., &amp; Rohde, L. A. (2012). Abnormal brain connectivity patterns in adults with ADHD: a coherence study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, 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9), e45671. doi:10.1371/journal.pone.0045671</w:t>
      </w:r>
    </w:p>
    <w:p w14:paraId="131E873E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eidman, L. J. (2006). Neuropsychological functioning in people with ADHD across the lifespa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lin Psychol Rev, 2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466-485. doi:10.1016/j.cpr.2006.01.004</w:t>
      </w:r>
    </w:p>
    <w:p w14:paraId="1537031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Shaw, P., Eckstrand, K., Sharp, W., Blumenthal, J., Lerch, J. P., Greenstein, D., . . . Rapoport, J. L. (2007). Attention-deficit/hyperactivity disorder is characterized by a delay in cortical maturatio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c Natl Acad Sci U S A, 10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9), 19649-19654. doi:10.1073/pnas.0707741104</w:t>
      </w:r>
    </w:p>
    <w:p w14:paraId="7A7E00E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haw, P., Gilliam, M., Liverpool, M., Weddle, C., Malek, M., Sharp, W., . . . Giedd, J. (2011). Cortical development in typically developing children with symptoms of hyperactivity and impulsivity: support for a dimensional view of attention deficit 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m J Psychiatry, 168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43-151. doi:10.1176/appi.ajp.2010.10030385</w:t>
      </w:r>
    </w:p>
    <w:p w14:paraId="4EF4F08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haw, P., Lalonde, F., Lepage, C., Rabin, C., Eckstrand, K., Sharp, W., . . . Rapoport, J. (2009). Development of cortical asymmetry in typically developing children and its disruption in attention-deficit/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rch Gen Psychiatry, 66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8), 888-896. doi:10.1001/archgenpsychiatry.2009.103</w:t>
      </w:r>
    </w:p>
    <w:p w14:paraId="25BBA89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kogli, E. W., Egeland, J., Andersen, P. N., Hovik, K. T., &amp; Øie, M. (2014). Few differences in hot and cold executive functions in children and adolescents with combined and inattentive subtypes of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hild Neuropsychol, 2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62-181. doi:10.1080/09297049.2012.753998</w:t>
      </w:r>
    </w:p>
    <w:p w14:paraId="2B3F318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obanski, E., Brüggemann, D., Alm, B., Kern, S., Philipsen, A., Schmalzried, H., . . . Rietschel, M. (2008). Subtype differences in adults with attention-deficit/hyperactivity disorder (ADHD) with regard to ADHD-symptoms, psychiatric comorbidity and psychosocial adjustment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ur Psychiatry, 2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42-149. doi:10.1016/j.eurpsy.2007.09.007</w:t>
      </w:r>
    </w:p>
    <w:p w14:paraId="325CA466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oendergaard, H. M., Thomsen, P. H., Pedersen, P., Pedersen, E., Poulsen, A. E., Nielsen, J. M., . . . Soegaard, H. J. (2015). Education, occupation and risk-taking behaviour among adults with attention-deficit/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an Med J, 62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3). </w:t>
      </w:r>
    </w:p>
    <w:p w14:paraId="271B9D0C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tern, A., Pollak, Y., Bonne, O., Malik, E., &amp; Maeir, A. (2017). The Relationship Between Executive Functions and Quality of Life in Adults With ADHD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Atten Disord, 21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4), 323-330. doi:10.1177/1087054713504133</w:t>
      </w:r>
    </w:p>
    <w:p w14:paraId="69648D7A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wift, K. D., Hall, C. L., Marimuttu, V., Redstone, L., Sayal, K., &amp; Hollis, C. (2013). Transition to adult mental health services for young people with attention deficit/hyperactivity disorder (ADHD): a qualitative analysis of their experience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MC Psychiatry, 1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, 74. doi:10.1186/1471-244X-13-74</w:t>
      </w:r>
    </w:p>
    <w:p w14:paraId="51948365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urgay, A., Goodman, D. W., Asherson, P., Lasser, R. A., Babcock, T. F., Pucci, M. L., . . . Group, A. T. P. M. W. (2012). Lifespan persistence of ADHD: the life transition model and its application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 Clin Psychiatry, 73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2), 192-201. doi:10.4088/JCP.10m06628</w:t>
      </w:r>
    </w:p>
    <w:p w14:paraId="7B1E25FE" w14:textId="5982D3DF" w:rsidR="00594DA3" w:rsidRPr="00F77A22" w:rsidRDefault="00594DA3" w:rsidP="00594DA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  <w:lang w:val="en-US"/>
        </w:rPr>
        <w:t xml:space="preserve">UNESCO. (2011). global education digest, New York: 2011 </w:t>
      </w:r>
    </w:p>
    <w:p w14:paraId="4981A01E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van den Bos, R., Homberg, J., &amp; de Visser, L. (2013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 critical review of sex differences in decision-making tasks: focus on the Iowa Gambling Task. </w:t>
      </w:r>
      <w:r w:rsidRPr="00F77A22">
        <w:rPr>
          <w:rFonts w:ascii="Times New Roman" w:hAnsi="Times New Roman" w:cs="Times New Roman"/>
          <w:i/>
          <w:noProof/>
          <w:sz w:val="24"/>
          <w:szCs w:val="24"/>
        </w:rPr>
        <w:t>Behav Brain Res, 238</w:t>
      </w:r>
      <w:r w:rsidRPr="00F77A22">
        <w:rPr>
          <w:rFonts w:ascii="Times New Roman" w:hAnsi="Times New Roman" w:cs="Times New Roman"/>
          <w:noProof/>
          <w:sz w:val="24"/>
          <w:szCs w:val="24"/>
        </w:rPr>
        <w:t>, 95-108. doi:10.1016/j.bbr.2012.10.002</w:t>
      </w:r>
    </w:p>
    <w:p w14:paraId="0CE8845B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</w:rPr>
        <w:t xml:space="preserve">Vidal, R., Barrau, V., Casas, M., Caballero-Correa, M., Martínez-Jiménez, P., &amp; Ramos-Quiroga, J. A. (2014). 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[Prevalence of attention deficit/hyperactivity disorder symptoms in outpatient adolescents and young adults with other psychiatric disorders refractory to previous treatments]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v Psiquiatr Salud Ment, 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3), 104-112. doi:10.1016/j.rpsm.2014.03.003</w:t>
      </w:r>
    </w:p>
    <w:p w14:paraId="4F2A4849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Walshe, E. A., Ward McIntosh, C., Romer, D., &amp; Winston, F. K. (2017). Executive Function Capacities, Negative Driving Behavior and Crashes in Young Driver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 J Environ Res Public Health, 1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. doi:10.3390/ijerph14111314</w:t>
      </w:r>
    </w:p>
    <w:p w14:paraId="328D06F3" w14:textId="3ACBA968" w:rsidR="005F1AC7" w:rsidRPr="00F77A22" w:rsidRDefault="005F1AC7" w:rsidP="005F1AC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eyandt, L.L., Oster, D.R. 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Gudmundsdottir, B. G., DuPaul, G. J., &amp; Anastopoulos, A. D. (2017). Neuropsychological functioning in college students with and without ADHD. </w:t>
      </w:r>
      <w:r w:rsidRPr="00F77A22">
        <w:rPr>
          <w:rStyle w:val="nf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Neuropsychology, 31</w:t>
      </w:r>
      <w:r w:rsidRPr="00F77A2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(2), 160–172</w:t>
      </w:r>
    </w:p>
    <w:p w14:paraId="3FFCC1A8" w14:textId="77777777" w:rsidR="005F1AC7" w:rsidRPr="00F77A22" w:rsidRDefault="005F1AC7" w:rsidP="005F1AC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. A., Ward McIntosh, C., Romer, D., &amp; Winston, F. K. (2017). Executive Function Capacities, Negative Driving Behavior and Crashes in Young Drivers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 J Environ Res Public Health, 14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. doi:10.3390/ijerph14111314</w:t>
      </w:r>
    </w:p>
    <w:p w14:paraId="2423FF53" w14:textId="77777777" w:rsidR="00C338E0" w:rsidRPr="00F77A22" w:rsidRDefault="00C338E0" w:rsidP="00C338E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lbertz, G., van Elst, L. T., Delgado, M. R., Maier, S., Feige, B., Philipsen, A., &amp; Blechert, J. (2012). Orbitofrontal reward sensitivity and impulsivity in adult attention deficit hyperactivity disorder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image, 60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), 353-361. doi:10.1016/j.neuroimage.2011.12.011</w:t>
      </w:r>
    </w:p>
    <w:p w14:paraId="1406CEB9" w14:textId="77777777" w:rsidR="00C338E0" w:rsidRPr="00F77A22" w:rsidRDefault="00C338E0" w:rsidP="00C338E0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llcutt, E. G., Doyle, A. E., Nigg, J. T., Faraone, S. V., &amp; Pennington, B. F. (2005). Validity of the executive function theory of attention-deficit/hyperactivity disorder: a meta-analytic review. </w:t>
      </w:r>
      <w:r w:rsidRPr="00F77A2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l Psychiatry, 57</w:t>
      </w:r>
      <w:r w:rsidRPr="00F77A22">
        <w:rPr>
          <w:rFonts w:ascii="Times New Roman" w:hAnsi="Times New Roman" w:cs="Times New Roman"/>
          <w:noProof/>
          <w:sz w:val="24"/>
          <w:szCs w:val="24"/>
          <w:lang w:val="en-US"/>
        </w:rPr>
        <w:t>(11), 1336-1346. doi:10.1016/j.biopsych.2005.02.006</w:t>
      </w:r>
    </w:p>
    <w:p w14:paraId="64355231" w14:textId="77777777" w:rsidR="00C338E0" w:rsidRPr="00F77A22" w:rsidRDefault="00C338E0" w:rsidP="00C338E0">
      <w:pPr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F77A2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7D2F4E4" w14:textId="53789931" w:rsidR="00C82CC9" w:rsidRPr="00F77A22" w:rsidRDefault="00C82CC9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41547F8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F76B845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887EF9D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200599B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27A38E5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5E57BC4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FC9C820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B0F36C3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1B4A717" w14:textId="77777777" w:rsidR="0028324D" w:rsidRPr="00F77A22" w:rsidRDefault="0028324D">
      <w:pPr>
        <w:rPr>
          <w:rFonts w:ascii="Times New Roman" w:hAnsi="Times New Roman" w:cs="Times New Roman"/>
          <w:sz w:val="24"/>
          <w:szCs w:val="24"/>
          <w:lang w:val="en-US"/>
        </w:rPr>
      </w:pPr>
    </w:p>
    <w:sectPr w:rsidR="0028324D" w:rsidRPr="00F77A2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F831F0"/>
    <w:multiLevelType w:val="hybridMultilevel"/>
    <w:tmpl w:val="EFF2D028"/>
    <w:lvl w:ilvl="0" w:tplc="8E1AF91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CB3838"/>
    <w:multiLevelType w:val="hybridMultilevel"/>
    <w:tmpl w:val="D1F8976A"/>
    <w:lvl w:ilvl="0" w:tplc="32589FC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E84C9A"/>
    <w:multiLevelType w:val="multilevel"/>
    <w:tmpl w:val="D82488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3246143"/>
    <w:multiLevelType w:val="multilevel"/>
    <w:tmpl w:val="22E64D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1165DAA"/>
    <w:multiLevelType w:val="multilevel"/>
    <w:tmpl w:val="25D0EE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A8F61C7"/>
    <w:multiLevelType w:val="hybridMultilevel"/>
    <w:tmpl w:val="87683124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18408E"/>
    <w:multiLevelType w:val="hybridMultilevel"/>
    <w:tmpl w:val="C354FD3C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2"/>
  </w:num>
  <w:num w:numId="4">
    <w:abstractNumId w:val="6"/>
  </w:num>
  <w:num w:numId="5">
    <w:abstractNumId w:val="5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C110D"/>
    <w:rsid w:val="00005207"/>
    <w:rsid w:val="000244C7"/>
    <w:rsid w:val="00026791"/>
    <w:rsid w:val="00034528"/>
    <w:rsid w:val="000356E5"/>
    <w:rsid w:val="000408E2"/>
    <w:rsid w:val="0004309A"/>
    <w:rsid w:val="00046F83"/>
    <w:rsid w:val="000547A3"/>
    <w:rsid w:val="000572DE"/>
    <w:rsid w:val="00057E1F"/>
    <w:rsid w:val="0006034D"/>
    <w:rsid w:val="00081425"/>
    <w:rsid w:val="000A7DBA"/>
    <w:rsid w:val="000B59DC"/>
    <w:rsid w:val="000B7ECF"/>
    <w:rsid w:val="000C1AA3"/>
    <w:rsid w:val="000D2907"/>
    <w:rsid w:val="000D67D6"/>
    <w:rsid w:val="000D6AC0"/>
    <w:rsid w:val="000E381D"/>
    <w:rsid w:val="00105A54"/>
    <w:rsid w:val="00106F31"/>
    <w:rsid w:val="00107BB0"/>
    <w:rsid w:val="00110767"/>
    <w:rsid w:val="00127549"/>
    <w:rsid w:val="001428BD"/>
    <w:rsid w:val="001503DE"/>
    <w:rsid w:val="00155DA1"/>
    <w:rsid w:val="00160CF4"/>
    <w:rsid w:val="00163139"/>
    <w:rsid w:val="001722C4"/>
    <w:rsid w:val="00173D75"/>
    <w:rsid w:val="00182FF6"/>
    <w:rsid w:val="00183157"/>
    <w:rsid w:val="001925CD"/>
    <w:rsid w:val="001A0C0D"/>
    <w:rsid w:val="001A0F6C"/>
    <w:rsid w:val="001A2FD9"/>
    <w:rsid w:val="001B460A"/>
    <w:rsid w:val="001E4C1F"/>
    <w:rsid w:val="00206B23"/>
    <w:rsid w:val="00220962"/>
    <w:rsid w:val="00223FEE"/>
    <w:rsid w:val="00225B71"/>
    <w:rsid w:val="00227100"/>
    <w:rsid w:val="00233DFD"/>
    <w:rsid w:val="00245858"/>
    <w:rsid w:val="00256151"/>
    <w:rsid w:val="00261CA3"/>
    <w:rsid w:val="0026482D"/>
    <w:rsid w:val="00277A0E"/>
    <w:rsid w:val="002807CF"/>
    <w:rsid w:val="0028324D"/>
    <w:rsid w:val="00286435"/>
    <w:rsid w:val="002916D5"/>
    <w:rsid w:val="00293798"/>
    <w:rsid w:val="002A2E83"/>
    <w:rsid w:val="002A31BA"/>
    <w:rsid w:val="002B7776"/>
    <w:rsid w:val="002C416A"/>
    <w:rsid w:val="002C45C5"/>
    <w:rsid w:val="002C462E"/>
    <w:rsid w:val="002C4EC2"/>
    <w:rsid w:val="002C6D3F"/>
    <w:rsid w:val="002D0816"/>
    <w:rsid w:val="002D4EA1"/>
    <w:rsid w:val="002E0673"/>
    <w:rsid w:val="002E36B9"/>
    <w:rsid w:val="002F2A54"/>
    <w:rsid w:val="0031018F"/>
    <w:rsid w:val="003118E5"/>
    <w:rsid w:val="00316139"/>
    <w:rsid w:val="00335A83"/>
    <w:rsid w:val="00335E2E"/>
    <w:rsid w:val="0034449C"/>
    <w:rsid w:val="00346995"/>
    <w:rsid w:val="00365B82"/>
    <w:rsid w:val="003718AE"/>
    <w:rsid w:val="00381274"/>
    <w:rsid w:val="00396262"/>
    <w:rsid w:val="003A67F6"/>
    <w:rsid w:val="003B3975"/>
    <w:rsid w:val="003C05A7"/>
    <w:rsid w:val="003C5AC8"/>
    <w:rsid w:val="003C69AF"/>
    <w:rsid w:val="003C7C71"/>
    <w:rsid w:val="003D18E3"/>
    <w:rsid w:val="003D371D"/>
    <w:rsid w:val="003E43EE"/>
    <w:rsid w:val="003E5192"/>
    <w:rsid w:val="003E7180"/>
    <w:rsid w:val="003F16EF"/>
    <w:rsid w:val="003F36A7"/>
    <w:rsid w:val="00401115"/>
    <w:rsid w:val="00414A5E"/>
    <w:rsid w:val="00415585"/>
    <w:rsid w:val="00422E45"/>
    <w:rsid w:val="00447323"/>
    <w:rsid w:val="00447AA7"/>
    <w:rsid w:val="00457628"/>
    <w:rsid w:val="004641B0"/>
    <w:rsid w:val="00470703"/>
    <w:rsid w:val="00474404"/>
    <w:rsid w:val="00480E8D"/>
    <w:rsid w:val="00483258"/>
    <w:rsid w:val="00497CA3"/>
    <w:rsid w:val="004A18C8"/>
    <w:rsid w:val="004B05F7"/>
    <w:rsid w:val="004B6723"/>
    <w:rsid w:val="004C5A9C"/>
    <w:rsid w:val="004C6036"/>
    <w:rsid w:val="004D4AAF"/>
    <w:rsid w:val="004D560C"/>
    <w:rsid w:val="004E06EC"/>
    <w:rsid w:val="004E1360"/>
    <w:rsid w:val="004E472E"/>
    <w:rsid w:val="004E6A97"/>
    <w:rsid w:val="005162A1"/>
    <w:rsid w:val="005162A9"/>
    <w:rsid w:val="00520EDB"/>
    <w:rsid w:val="0052582B"/>
    <w:rsid w:val="00530AA8"/>
    <w:rsid w:val="005362CD"/>
    <w:rsid w:val="0054417B"/>
    <w:rsid w:val="00547AD9"/>
    <w:rsid w:val="005500E0"/>
    <w:rsid w:val="005509CE"/>
    <w:rsid w:val="0056073E"/>
    <w:rsid w:val="0056304F"/>
    <w:rsid w:val="0056491F"/>
    <w:rsid w:val="00567B4B"/>
    <w:rsid w:val="005711AF"/>
    <w:rsid w:val="00573312"/>
    <w:rsid w:val="00580682"/>
    <w:rsid w:val="005812E6"/>
    <w:rsid w:val="00587755"/>
    <w:rsid w:val="00592910"/>
    <w:rsid w:val="00594822"/>
    <w:rsid w:val="00594DA3"/>
    <w:rsid w:val="00596F58"/>
    <w:rsid w:val="005A6B5E"/>
    <w:rsid w:val="005B3100"/>
    <w:rsid w:val="005B423F"/>
    <w:rsid w:val="005D564A"/>
    <w:rsid w:val="005E5201"/>
    <w:rsid w:val="005E5338"/>
    <w:rsid w:val="005E75AE"/>
    <w:rsid w:val="005F1AC7"/>
    <w:rsid w:val="005F3A70"/>
    <w:rsid w:val="005F659F"/>
    <w:rsid w:val="00600C3E"/>
    <w:rsid w:val="0061321D"/>
    <w:rsid w:val="00621D03"/>
    <w:rsid w:val="00621E85"/>
    <w:rsid w:val="00630A8F"/>
    <w:rsid w:val="00632B75"/>
    <w:rsid w:val="00635E6F"/>
    <w:rsid w:val="00636BE9"/>
    <w:rsid w:val="00641C09"/>
    <w:rsid w:val="00642C51"/>
    <w:rsid w:val="0064484D"/>
    <w:rsid w:val="006516DA"/>
    <w:rsid w:val="0065171D"/>
    <w:rsid w:val="00657339"/>
    <w:rsid w:val="006627AA"/>
    <w:rsid w:val="00662F16"/>
    <w:rsid w:val="0067125D"/>
    <w:rsid w:val="00674491"/>
    <w:rsid w:val="00680009"/>
    <w:rsid w:val="00690622"/>
    <w:rsid w:val="00695BED"/>
    <w:rsid w:val="006A62CB"/>
    <w:rsid w:val="006B1E95"/>
    <w:rsid w:val="006B5A04"/>
    <w:rsid w:val="006B74EF"/>
    <w:rsid w:val="006C27E8"/>
    <w:rsid w:val="006E0F03"/>
    <w:rsid w:val="006F0EFA"/>
    <w:rsid w:val="007109D2"/>
    <w:rsid w:val="00711799"/>
    <w:rsid w:val="007143CD"/>
    <w:rsid w:val="0071475B"/>
    <w:rsid w:val="007226D5"/>
    <w:rsid w:val="007228D0"/>
    <w:rsid w:val="00724EF4"/>
    <w:rsid w:val="0072720F"/>
    <w:rsid w:val="00733A01"/>
    <w:rsid w:val="00745C96"/>
    <w:rsid w:val="00750724"/>
    <w:rsid w:val="00753CF7"/>
    <w:rsid w:val="00754556"/>
    <w:rsid w:val="00754798"/>
    <w:rsid w:val="007642C1"/>
    <w:rsid w:val="00764AFB"/>
    <w:rsid w:val="00770024"/>
    <w:rsid w:val="007709BB"/>
    <w:rsid w:val="007710AE"/>
    <w:rsid w:val="00775547"/>
    <w:rsid w:val="007763C9"/>
    <w:rsid w:val="00784E2D"/>
    <w:rsid w:val="00795A0B"/>
    <w:rsid w:val="007A0AF9"/>
    <w:rsid w:val="007A2FBD"/>
    <w:rsid w:val="007A35A3"/>
    <w:rsid w:val="007A46F6"/>
    <w:rsid w:val="007A72AA"/>
    <w:rsid w:val="007B0438"/>
    <w:rsid w:val="007C110D"/>
    <w:rsid w:val="007C1BC2"/>
    <w:rsid w:val="007C426A"/>
    <w:rsid w:val="007D34EE"/>
    <w:rsid w:val="007D54B2"/>
    <w:rsid w:val="007D5D06"/>
    <w:rsid w:val="007D6704"/>
    <w:rsid w:val="007F483B"/>
    <w:rsid w:val="007F6F53"/>
    <w:rsid w:val="00807099"/>
    <w:rsid w:val="008152C1"/>
    <w:rsid w:val="00825234"/>
    <w:rsid w:val="0083156D"/>
    <w:rsid w:val="00835449"/>
    <w:rsid w:val="008452CC"/>
    <w:rsid w:val="0084696F"/>
    <w:rsid w:val="008516CC"/>
    <w:rsid w:val="00851AED"/>
    <w:rsid w:val="00855FE6"/>
    <w:rsid w:val="00873974"/>
    <w:rsid w:val="0088401C"/>
    <w:rsid w:val="00887460"/>
    <w:rsid w:val="00890CCB"/>
    <w:rsid w:val="008B09CF"/>
    <w:rsid w:val="008B28CF"/>
    <w:rsid w:val="008B4734"/>
    <w:rsid w:val="008C1FEE"/>
    <w:rsid w:val="008C5F2E"/>
    <w:rsid w:val="008C6F48"/>
    <w:rsid w:val="008D0389"/>
    <w:rsid w:val="008F2DE4"/>
    <w:rsid w:val="00903887"/>
    <w:rsid w:val="009312F7"/>
    <w:rsid w:val="00931734"/>
    <w:rsid w:val="00932518"/>
    <w:rsid w:val="00933B8B"/>
    <w:rsid w:val="00937120"/>
    <w:rsid w:val="0094631F"/>
    <w:rsid w:val="009474EC"/>
    <w:rsid w:val="009573BD"/>
    <w:rsid w:val="0096437C"/>
    <w:rsid w:val="00971FA3"/>
    <w:rsid w:val="0097607E"/>
    <w:rsid w:val="00982C4E"/>
    <w:rsid w:val="0098370E"/>
    <w:rsid w:val="00986C6D"/>
    <w:rsid w:val="00992A2F"/>
    <w:rsid w:val="00992E9B"/>
    <w:rsid w:val="009A08DF"/>
    <w:rsid w:val="009A1810"/>
    <w:rsid w:val="009A31D6"/>
    <w:rsid w:val="009A379F"/>
    <w:rsid w:val="009A6B63"/>
    <w:rsid w:val="009D1010"/>
    <w:rsid w:val="009E00B9"/>
    <w:rsid w:val="009F4825"/>
    <w:rsid w:val="00A00454"/>
    <w:rsid w:val="00A0705D"/>
    <w:rsid w:val="00A14830"/>
    <w:rsid w:val="00A14DE6"/>
    <w:rsid w:val="00A43D96"/>
    <w:rsid w:val="00A51ED8"/>
    <w:rsid w:val="00A62C3D"/>
    <w:rsid w:val="00A743E0"/>
    <w:rsid w:val="00A81886"/>
    <w:rsid w:val="00A81FCF"/>
    <w:rsid w:val="00A82D0E"/>
    <w:rsid w:val="00A911E3"/>
    <w:rsid w:val="00A97636"/>
    <w:rsid w:val="00AA0A17"/>
    <w:rsid w:val="00AA467E"/>
    <w:rsid w:val="00AA4CB4"/>
    <w:rsid w:val="00AB077F"/>
    <w:rsid w:val="00AC399E"/>
    <w:rsid w:val="00AD159B"/>
    <w:rsid w:val="00AD3A2C"/>
    <w:rsid w:val="00AE5293"/>
    <w:rsid w:val="00AF2566"/>
    <w:rsid w:val="00B00D33"/>
    <w:rsid w:val="00B02587"/>
    <w:rsid w:val="00B043B9"/>
    <w:rsid w:val="00B04BA2"/>
    <w:rsid w:val="00B11C99"/>
    <w:rsid w:val="00B12421"/>
    <w:rsid w:val="00B141B4"/>
    <w:rsid w:val="00B17821"/>
    <w:rsid w:val="00B22AFD"/>
    <w:rsid w:val="00B31F86"/>
    <w:rsid w:val="00B36AF0"/>
    <w:rsid w:val="00B37D5D"/>
    <w:rsid w:val="00B429F6"/>
    <w:rsid w:val="00B45E0A"/>
    <w:rsid w:val="00B51121"/>
    <w:rsid w:val="00B73EBC"/>
    <w:rsid w:val="00B74E9B"/>
    <w:rsid w:val="00B836A1"/>
    <w:rsid w:val="00B85AAB"/>
    <w:rsid w:val="00B91EA1"/>
    <w:rsid w:val="00BA653A"/>
    <w:rsid w:val="00BC3651"/>
    <w:rsid w:val="00BE0C3A"/>
    <w:rsid w:val="00BE5DA9"/>
    <w:rsid w:val="00BF00E5"/>
    <w:rsid w:val="00C00DA8"/>
    <w:rsid w:val="00C07905"/>
    <w:rsid w:val="00C16B21"/>
    <w:rsid w:val="00C175DA"/>
    <w:rsid w:val="00C26F7A"/>
    <w:rsid w:val="00C338E0"/>
    <w:rsid w:val="00C345EE"/>
    <w:rsid w:val="00C36DC6"/>
    <w:rsid w:val="00C4009F"/>
    <w:rsid w:val="00C41BAB"/>
    <w:rsid w:val="00C62692"/>
    <w:rsid w:val="00C70B56"/>
    <w:rsid w:val="00C82CC9"/>
    <w:rsid w:val="00C848A7"/>
    <w:rsid w:val="00C86A55"/>
    <w:rsid w:val="00C91100"/>
    <w:rsid w:val="00C95BC3"/>
    <w:rsid w:val="00CA75BD"/>
    <w:rsid w:val="00CB1853"/>
    <w:rsid w:val="00CB3A8A"/>
    <w:rsid w:val="00CC7463"/>
    <w:rsid w:val="00CE1721"/>
    <w:rsid w:val="00CF24AA"/>
    <w:rsid w:val="00CF4425"/>
    <w:rsid w:val="00D11DD0"/>
    <w:rsid w:val="00D22E4B"/>
    <w:rsid w:val="00D23997"/>
    <w:rsid w:val="00D23EF9"/>
    <w:rsid w:val="00D31A1C"/>
    <w:rsid w:val="00D3710F"/>
    <w:rsid w:val="00D43B7F"/>
    <w:rsid w:val="00D45380"/>
    <w:rsid w:val="00D46812"/>
    <w:rsid w:val="00D47A2F"/>
    <w:rsid w:val="00D67749"/>
    <w:rsid w:val="00D73EA4"/>
    <w:rsid w:val="00D757F4"/>
    <w:rsid w:val="00D75988"/>
    <w:rsid w:val="00D76ABC"/>
    <w:rsid w:val="00D76AE1"/>
    <w:rsid w:val="00D94ED1"/>
    <w:rsid w:val="00D96A25"/>
    <w:rsid w:val="00DB039E"/>
    <w:rsid w:val="00DB2B5A"/>
    <w:rsid w:val="00DD1F8D"/>
    <w:rsid w:val="00DE3E56"/>
    <w:rsid w:val="00DF09D0"/>
    <w:rsid w:val="00E01CC2"/>
    <w:rsid w:val="00E04B53"/>
    <w:rsid w:val="00E17B87"/>
    <w:rsid w:val="00E20658"/>
    <w:rsid w:val="00E254B0"/>
    <w:rsid w:val="00E26E16"/>
    <w:rsid w:val="00E36038"/>
    <w:rsid w:val="00E36163"/>
    <w:rsid w:val="00E400CF"/>
    <w:rsid w:val="00E44E4E"/>
    <w:rsid w:val="00E45E80"/>
    <w:rsid w:val="00E53DE0"/>
    <w:rsid w:val="00E611F3"/>
    <w:rsid w:val="00E70C05"/>
    <w:rsid w:val="00E94417"/>
    <w:rsid w:val="00E9519A"/>
    <w:rsid w:val="00E966C3"/>
    <w:rsid w:val="00EA1BF9"/>
    <w:rsid w:val="00EB087F"/>
    <w:rsid w:val="00EB51A5"/>
    <w:rsid w:val="00EC4EE6"/>
    <w:rsid w:val="00EE75EB"/>
    <w:rsid w:val="00F10425"/>
    <w:rsid w:val="00F15DAE"/>
    <w:rsid w:val="00F3408A"/>
    <w:rsid w:val="00F35904"/>
    <w:rsid w:val="00F36E3F"/>
    <w:rsid w:val="00F509FD"/>
    <w:rsid w:val="00F748A8"/>
    <w:rsid w:val="00F77A22"/>
    <w:rsid w:val="00F844AF"/>
    <w:rsid w:val="00F9527B"/>
    <w:rsid w:val="00F9569C"/>
    <w:rsid w:val="00FB173B"/>
    <w:rsid w:val="00FB6265"/>
    <w:rsid w:val="00FC2863"/>
    <w:rsid w:val="00FC2F3E"/>
    <w:rsid w:val="00FC50EB"/>
    <w:rsid w:val="00FD3F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54E30B"/>
  <w15:docId w15:val="{9FDF6521-E1FD-4AFC-8EDA-6BEE448500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ar"/>
    <w:uiPriority w:val="9"/>
    <w:qFormat/>
    <w:rsid w:val="001A0F6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s-MX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7C11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C110D"/>
    <w:rPr>
      <w:rFonts w:ascii="Tahoma" w:hAnsi="Tahoma" w:cs="Tahoma"/>
      <w:sz w:val="16"/>
      <w:szCs w:val="16"/>
    </w:rPr>
  </w:style>
  <w:style w:type="character" w:styleId="Hipervnculo">
    <w:name w:val="Hyperlink"/>
    <w:basedOn w:val="Fuentedeprrafopredeter"/>
    <w:uiPriority w:val="99"/>
    <w:unhideWhenUsed/>
    <w:rsid w:val="00AE5293"/>
    <w:rPr>
      <w:color w:val="0000FF"/>
      <w:u w:val="single"/>
    </w:rPr>
  </w:style>
  <w:style w:type="character" w:customStyle="1" w:styleId="Ttulo1Car">
    <w:name w:val="Título 1 Car"/>
    <w:basedOn w:val="Fuentedeprrafopredeter"/>
    <w:link w:val="Ttulo1"/>
    <w:uiPriority w:val="9"/>
    <w:rsid w:val="001A0F6C"/>
    <w:rPr>
      <w:rFonts w:ascii="Times New Roman" w:eastAsia="Times New Roman" w:hAnsi="Times New Roman" w:cs="Times New Roman"/>
      <w:b/>
      <w:bCs/>
      <w:kern w:val="36"/>
      <w:sz w:val="48"/>
      <w:szCs w:val="48"/>
      <w:lang w:eastAsia="es-MX"/>
    </w:rPr>
  </w:style>
  <w:style w:type="character" w:customStyle="1" w:styleId="apple-converted-space">
    <w:name w:val="apple-converted-space"/>
    <w:basedOn w:val="Fuentedeprrafopredeter"/>
    <w:rsid w:val="001A0F6C"/>
  </w:style>
  <w:style w:type="character" w:customStyle="1" w:styleId="highlight">
    <w:name w:val="highlight"/>
    <w:basedOn w:val="Fuentedeprrafopredeter"/>
    <w:rsid w:val="008C5F2E"/>
  </w:style>
  <w:style w:type="paragraph" w:customStyle="1" w:styleId="volissue">
    <w:name w:val="volissue"/>
    <w:basedOn w:val="Normal"/>
    <w:rsid w:val="00B5112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paragraph" w:styleId="Prrafodelista">
    <w:name w:val="List Paragraph"/>
    <w:basedOn w:val="Normal"/>
    <w:uiPriority w:val="34"/>
    <w:qFormat/>
    <w:rsid w:val="001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E45E8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E45E8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E45E8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E45E80"/>
    <w:rPr>
      <w:rFonts w:ascii="Calibri" w:hAnsi="Calibri" w:cs="Calibri"/>
      <w:noProof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2D0816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D0816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D0816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D081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D0816"/>
    <w:rPr>
      <w:b/>
      <w:bCs/>
      <w:sz w:val="20"/>
      <w:szCs w:val="20"/>
    </w:rPr>
  </w:style>
  <w:style w:type="table" w:styleId="Tablaconcuadrcula">
    <w:name w:val="Table Grid"/>
    <w:basedOn w:val="Tablanormal"/>
    <w:uiPriority w:val="59"/>
    <w:rsid w:val="003E71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le-text">
    <w:name w:val="title-text"/>
    <w:basedOn w:val="Fuentedeprrafopredeter"/>
    <w:rsid w:val="00CB3A8A"/>
  </w:style>
  <w:style w:type="paragraph" w:styleId="Sinespaciado">
    <w:name w:val="No Spacing"/>
    <w:uiPriority w:val="1"/>
    <w:qFormat/>
    <w:rsid w:val="00F36E3F"/>
    <w:pPr>
      <w:spacing w:after="0" w:line="240" w:lineRule="auto"/>
    </w:pPr>
  </w:style>
  <w:style w:type="character" w:styleId="nfasis">
    <w:name w:val="Emphasis"/>
    <w:basedOn w:val="Fuentedeprrafopredeter"/>
    <w:uiPriority w:val="20"/>
    <w:qFormat/>
    <w:rsid w:val="00B1782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80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7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16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1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03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8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5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sciencedirect.com/science/journal/22119493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>
  <b:Source>
    <b:Tag>Bie10</b:Tag>
    <b:SourceType>JournalArticle</b:SourceType>
    <b:Guid>{13FE37BD-3784-4147-814C-B704EE69C9EC}</b:Guid>
    <b:Author>
      <b:Author>
        <b:NameList>
          <b:Person>
            <b:Last>Biederman</b:Last>
            <b:First>J</b:First>
          </b:Person>
          <b:Person>
            <b:Last>Petty</b:Last>
            <b:First>C.</b:First>
            <b:Middle>R</b:Middle>
          </b:Person>
          <b:Person>
            <b:Last>Evans</b:Last>
            <b:First>M</b:First>
          </b:Person>
          <b:Person>
            <b:Last>Small</b:Last>
            <b:First>J</b:First>
          </b:Person>
          <b:Person>
            <b:Last>Faraone</b:Last>
            <b:First>S.</b:First>
            <b:Middle>V.</b:Middle>
          </b:Person>
        </b:NameList>
      </b:Author>
    </b:Author>
    <b:Title>How persistent is ADHD? A controlled 10-year follow-up study of boys with ADHD.</b:Title>
    <b:JournalName>Psychiatry Res</b:JournalName>
    <b:Year>2010</b:Year>
    <b:Volume>177</b:Volume>
    <b:Issue>3</b:Issue>
    <b:Pages>299-304</b:Pages>
    <b:RefOrder>17</b:RefOrder>
  </b:Source>
  <b:Source>
    <b:Tag>Wil98</b:Tag>
    <b:SourceType>JournalArticle</b:SourceType>
    <b:Guid>{D76193DC-F75C-9A42-90EA-1BE4E3F8991D}</b:Guid>
    <b:Author>
      <b:Author>
        <b:NameList>
          <b:Person>
            <b:Last>Williams</b:Last>
            <b:First>S.</b:First>
            <b:Middle>M</b:Middle>
          </b:Person>
          <b:Person>
            <b:Last>Goldman-Rakic</b:Last>
            <b:First>P.</b:First>
          </b:Person>
        </b:NameList>
      </b:Author>
    </b:Author>
    <b:Title>Widespread origin of the primate mesofrontal dopamine system.</b:Title>
    <b:Year>1998</b:Year>
    <b:Volume>8</b:Volume>
    <b:Pages>321-345</b:Pages>
    <b:RefOrder>20</b:RefOrder>
  </b:Source>
  <b:Source>
    <b:Tag>Fan08</b:Tag>
    <b:SourceType>JournalArticle</b:SourceType>
    <b:Guid>{3D844B23-F305-384D-B39A-85FD8E46F3A1}</b:Guid>
    <b:Author>
      <b:Author>
        <b:NameList>
          <b:Person>
            <b:Last>Fan</b:Last>
            <b:First>J</b:First>
          </b:Person>
          <b:Person>
            <b:Last>Hof</b:Last>
            <b:First>P.</b:First>
            <b:Middle>R</b:Middle>
          </b:Person>
          <b:Person>
            <b:Last>Guise</b:Last>
            <b:First>K.</b:First>
            <b:Middle>G</b:Middle>
          </b:Person>
          <b:Person>
            <b:Last>Fossella</b:Last>
            <b:First>J.</b:First>
            <b:Middle>A</b:Middle>
          </b:Person>
          <b:Person>
            <b:Last>Posner</b:Last>
            <b:First>M.</b:First>
            <b:Middle>I.</b:Middle>
          </b:Person>
        </b:NameList>
      </b:Author>
    </b:Author>
    <b:Title>The functional integration of the anterior cingulate cortex during conflict processing.</b:Title>
    <b:JournalName>Cerebral Cortex</b:JournalName>
    <b:Year>2008</b:Year>
    <b:Volume>18</b:Volume>
    <b:Pages>796-805</b:Pages>
    <b:RefOrder>21</b:RefOrder>
  </b:Source>
  <b:Source>
    <b:Tag>Fos02</b:Tag>
    <b:SourceType>JournalArticle</b:SourceType>
    <b:Guid>{B6999424-4B41-ED4A-9BAE-138C634E24E5}</b:Guid>
    <b:Author>
      <b:Author>
        <b:NameList>
          <b:Person>
            <b:Last>Fosella</b:Last>
            <b:First>J</b:First>
          </b:Person>
          <b:Person>
            <b:Last>Sommer</b:Last>
            <b:First>T</b:First>
          </b:Person>
          <b:Person>
            <b:Last>Fan</b:Last>
            <b:First>J</b:First>
          </b:Person>
          <b:Person>
            <b:Last>Wu</b:Last>
            <b:First>Y</b:First>
          </b:Person>
          <b:Person>
            <b:Last>Swanson</b:Last>
            <b:First>J.</b:First>
            <b:Middle>M</b:Middle>
          </b:Person>
          <b:Person>
            <b:Last>Pfaff</b:Last>
            <b:First>D.</b:First>
            <b:Middle>W</b:Middle>
          </b:Person>
          <b:Person>
            <b:Last>Posner</b:Last>
            <b:First>M.</b:First>
            <b:Middle>I.</b:Middle>
          </b:Person>
        </b:NameList>
      </b:Author>
    </b:Author>
    <b:Title>Assessing the molecular genetics of attention networks.</b:Title>
    <b:JournalName>BMC Neuroscience</b:JournalName>
    <b:Year>2002</b:Year>
    <b:Volume>3</b:Volume>
    <b:Issue>14</b:Issue>
    <b:Pages>1-11</b:Pages>
    <b:RefOrder>22</b:RefOrder>
  </b:Source>
  <b:Source>
    <b:Tag>See04</b:Tag>
    <b:SourceType>JournalArticle</b:SourceType>
    <b:Guid>{C2219E1F-6AC7-CD41-BD2C-8718AF3F78B9}</b:Guid>
    <b:Author>
      <b:Author>
        <b:NameList>
          <b:Person>
            <b:Last>Seeger</b:Last>
            <b:First>G</b:First>
          </b:Person>
          <b:Person>
            <b:Last>Schloss</b:Last>
            <b:First>P</b:First>
          </b:Person>
          <b:Person>
            <b:Last>Schmidt</b:Last>
            <b:First>M.</b:First>
            <b:Middle>H</b:Middle>
          </b:Person>
          <b:Person>
            <b:Last>Rüter-Jungfleisch</b:Last>
            <b:First>A</b:First>
          </b:Person>
          <b:Person>
            <b:Last>Henn</b:Last>
            <b:First>F.</b:First>
            <b:Middle>A.</b:Middle>
          </b:Person>
        </b:NameList>
      </b:Author>
    </b:Author>
    <b:Title>Gene-environment interaction in hyperkinetic conduct disorder (HD+CD) as indicated by season of birth variations in dopamine receptor (DRD4) gene polymorphism.</b:Title>
    <b:JournalName>Neuroscience Letters</b:JournalName>
    <b:Year>2004</b:Year>
    <b:Volume>366</b:Volume>
    <b:Issue>3</b:Issue>
    <b:Pages>282-286</b:Pages>
    <b:RefOrder>23</b:RefOrder>
  </b:Source>
  <b:Source>
    <b:Tag>van08</b:Tag>
    <b:SourceType>JournalArticle</b:SourceType>
    <b:Guid>{44F2C69E-53A9-674F-A556-717A15BB8949}</b:Guid>
    <b:Author>
      <b:Author>
        <b:NameList>
          <b:Person>
            <b:Last>van IJzendoorn</b:Last>
            <b:First>M.</b:First>
            <b:Middle>H</b:Middle>
          </b:Person>
          <b:Person>
            <b:Last>Bakermans-Kranenburg</b:Last>
            <b:First>M.</b:First>
            <b:Middle>J</b:Middle>
          </b:Person>
          <b:Person>
            <b:Last>Mesman</b:Last>
            <b:First>J.</b:First>
          </b:Person>
        </b:NameList>
      </b:Author>
    </b:Author>
    <b:Title>Dopamine system genes associated with parenting in the context of daily hassles.</b:Title>
    <b:JournalName>Genes, Brain and Behavior</b:JournalName>
    <b:Year>2008</b:Year>
    <b:Volume>7</b:Volume>
    <b:Pages>403-410</b:Pages>
    <b:RefOrder>24</b:RefOrder>
  </b:Source>
  <b:Source>
    <b:Tag>HeQ12</b:Tag>
    <b:SourceType>JournalArticle</b:SourceType>
    <b:Guid>{5B338DA9-63E1-8B49-BBB1-C8B0C543E4A7}</b:Guid>
    <b:Author>
      <b:Author>
        <b:NameList>
          <b:Person>
            <b:Last>He</b:Last>
            <b:First>Qinghua</b:First>
          </b:Person>
          <b:Person>
            <b:Last>Xue</b:Last>
            <b:First>Gui</b:First>
          </b:Person>
          <b:Person>
            <b:Last>Chen</b:Last>
            <b:First>Chuansheng</b:First>
          </b:Person>
          <b:Person>
            <b:Last>Lu</b:Last>
            <b:First>Zhong-Lin</b:First>
          </b:Person>
          <b:Person>
            <b:Last>Chen</b:Last>
            <b:First>Chunhui</b:First>
          </b:Person>
          <b:Person>
            <b:Last>Lei</b:Last>
            <b:First>Xuemei</b:First>
          </b:Person>
          <b:Person>
            <b:Last>Liu</b:Last>
            <b:First>Yuyun</b:First>
          </b:Person>
          <b:Person>
            <b:Last>Li</b:Last>
            <b:First>Jin</b:First>
          </b:Person>
          <b:Person>
            <b:Last>Zhu</b:Last>
            <b:First>Bi</b:First>
          </b:Person>
          <b:Person>
            <b:Last>Moyzis</b:Last>
            <b:First>R.</b:First>
            <b:Middle>K</b:Middle>
          </b:Person>
          <b:Person>
            <b:Last>Dong</b:Last>
            <b:First>Qi</b:First>
          </b:Person>
          <b:Person>
            <b:Last>Bechara</b:Last>
            <b:First>A.</b:First>
          </b:Person>
        </b:NameList>
      </b:Author>
    </b:Author>
    <b:Title>Comt Val158 Met polymorphism interacts with stressful life events and parental warmth to influence decision making</b:Title>
    <b:JournalName>Scientific Reports</b:JournalName>
    <b:Year>2012</b:Year>
    <b:Volume>2</b:Volume>
    <b:Issue>677</b:Issue>
    <b:Pages>1-6</b:Pages>
    <b:RefOrder>25</b:RefOrder>
  </b:Source>
</b:Sources>
</file>

<file path=customXml/itemProps1.xml><?xml version="1.0" encoding="utf-8"?>
<ds:datastoreItem xmlns:ds="http://schemas.openxmlformats.org/officeDocument/2006/customXml" ds:itemID="{A3A8E994-9477-4240-98FB-51C84D9288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8</Pages>
  <Words>12998</Words>
  <Characters>71494</Characters>
  <Application>Microsoft Office Word</Application>
  <DocSecurity>0</DocSecurity>
  <Lines>595</Lines>
  <Paragraphs>16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4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</dc:creator>
  <cp:lastModifiedBy>Julio César Flores Lázaro</cp:lastModifiedBy>
  <cp:revision>3</cp:revision>
  <dcterms:created xsi:type="dcterms:W3CDTF">2021-08-30T18:05:00Z</dcterms:created>
  <dcterms:modified xsi:type="dcterms:W3CDTF">2021-08-30T18:11:00Z</dcterms:modified>
</cp:coreProperties>
</file>